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1A4D" w:rsidRDefault="00A51A4D" w:rsidP="00A51A4D">
      <w:pPr>
        <w:widowControl w:val="0"/>
        <w:autoSpaceDE w:val="0"/>
        <w:autoSpaceDN w:val="0"/>
        <w:adjustRightInd w:val="0"/>
        <w:spacing w:line="360" w:lineRule="auto"/>
        <w:rPr>
          <w:b/>
          <w:noProof/>
          <w:color w:val="000000"/>
          <w:sz w:val="28"/>
          <w:szCs w:val="28"/>
        </w:rPr>
      </w:pPr>
      <w:r>
        <w:rPr>
          <w:b/>
          <w:noProof/>
          <w:color w:val="000000"/>
          <w:sz w:val="28"/>
          <w:szCs w:val="28"/>
        </w:rPr>
        <w:t>Nama :  Indah Winarni</w:t>
      </w:r>
    </w:p>
    <w:p w:rsidR="00A51A4D" w:rsidRDefault="00A51A4D" w:rsidP="00F069E6">
      <w:pPr>
        <w:widowControl w:val="0"/>
        <w:autoSpaceDE w:val="0"/>
        <w:autoSpaceDN w:val="0"/>
        <w:adjustRightInd w:val="0"/>
        <w:spacing w:line="360" w:lineRule="auto"/>
        <w:jc w:val="center"/>
        <w:rPr>
          <w:b/>
          <w:noProof/>
          <w:color w:val="000000"/>
          <w:sz w:val="28"/>
          <w:szCs w:val="28"/>
        </w:rPr>
      </w:pPr>
    </w:p>
    <w:p w:rsidR="00A51A4D" w:rsidRDefault="00A51A4D" w:rsidP="00F069E6">
      <w:pPr>
        <w:widowControl w:val="0"/>
        <w:autoSpaceDE w:val="0"/>
        <w:autoSpaceDN w:val="0"/>
        <w:adjustRightInd w:val="0"/>
        <w:spacing w:line="360" w:lineRule="auto"/>
        <w:jc w:val="center"/>
        <w:rPr>
          <w:b/>
          <w:noProof/>
          <w:color w:val="000000"/>
          <w:sz w:val="28"/>
          <w:szCs w:val="28"/>
        </w:rPr>
      </w:pPr>
    </w:p>
    <w:p w:rsidR="00F069E6" w:rsidRPr="00075C37" w:rsidRDefault="00F069E6" w:rsidP="00F069E6">
      <w:pPr>
        <w:widowControl w:val="0"/>
        <w:autoSpaceDE w:val="0"/>
        <w:autoSpaceDN w:val="0"/>
        <w:adjustRightInd w:val="0"/>
        <w:spacing w:line="360" w:lineRule="auto"/>
        <w:jc w:val="center"/>
        <w:rPr>
          <w:b/>
          <w:noProof/>
          <w:color w:val="000000"/>
          <w:sz w:val="28"/>
          <w:szCs w:val="28"/>
          <w:lang w:val="id-ID"/>
        </w:rPr>
      </w:pPr>
      <w:r>
        <w:rPr>
          <w:b/>
          <w:noProof/>
          <w:color w:val="000000"/>
          <w:sz w:val="28"/>
          <w:szCs w:val="28"/>
          <w:lang w:val="id-ID"/>
        </w:rPr>
        <w:t xml:space="preserve">PENGARUH KOMPETENSI, </w:t>
      </w:r>
      <w:r w:rsidRPr="00075C37">
        <w:rPr>
          <w:b/>
          <w:noProof/>
          <w:color w:val="000000"/>
          <w:sz w:val="28"/>
          <w:szCs w:val="28"/>
          <w:lang w:val="id-ID"/>
        </w:rPr>
        <w:t>MOTIVASI DAN BUDAYA ORGANISASI  TERHADAP KINERJA DOSEN DI STAI BUMI SILAMPARI  KOTA LUBUKLINGGAU</w:t>
      </w:r>
    </w:p>
    <w:p w:rsidR="00F069E6" w:rsidRPr="00075C37" w:rsidRDefault="00F069E6" w:rsidP="00F069E6">
      <w:pPr>
        <w:tabs>
          <w:tab w:val="left" w:pos="1260"/>
        </w:tabs>
        <w:spacing w:line="360" w:lineRule="auto"/>
        <w:jc w:val="center"/>
        <w:rPr>
          <w:b/>
          <w:bCs/>
          <w:noProof/>
          <w:lang w:val="id-ID"/>
        </w:rPr>
      </w:pPr>
    </w:p>
    <w:p w:rsidR="00F069E6" w:rsidRPr="00075C37" w:rsidRDefault="00F069E6" w:rsidP="00F069E6">
      <w:pPr>
        <w:tabs>
          <w:tab w:val="left" w:pos="1260"/>
        </w:tabs>
        <w:spacing w:line="360" w:lineRule="auto"/>
        <w:rPr>
          <w:b/>
          <w:bCs/>
          <w:noProof/>
          <w:lang w:val="id-ID"/>
        </w:rPr>
      </w:pPr>
    </w:p>
    <w:p w:rsidR="00F069E6" w:rsidRDefault="00F069E6" w:rsidP="00F069E6">
      <w:pPr>
        <w:jc w:val="center"/>
        <w:rPr>
          <w:rStyle w:val="fontstyle21"/>
          <w:lang w:val="id-ID"/>
        </w:rPr>
      </w:pPr>
      <w:proofErr w:type="spellStart"/>
      <w:r>
        <w:rPr>
          <w:rStyle w:val="fontstyle01"/>
        </w:rPr>
        <w:t>Abstrak</w:t>
      </w:r>
      <w:proofErr w:type="spellEnd"/>
      <w:r>
        <w:rPr>
          <w:b/>
          <w:bCs/>
          <w:color w:val="000000"/>
        </w:rPr>
        <w:br/>
      </w:r>
    </w:p>
    <w:p w:rsidR="00F069E6" w:rsidRPr="00E82B97" w:rsidRDefault="00F069E6" w:rsidP="00F96B77">
      <w:pPr>
        <w:autoSpaceDE w:val="0"/>
        <w:autoSpaceDN w:val="0"/>
        <w:adjustRightInd w:val="0"/>
        <w:jc w:val="both"/>
        <w:rPr>
          <w:lang w:val="id-ID" w:eastAsia="id-ID"/>
        </w:rPr>
      </w:pPr>
      <w:proofErr w:type="spellStart"/>
      <w:proofErr w:type="gramStart"/>
      <w:r w:rsidRPr="00E82B97">
        <w:rPr>
          <w:rStyle w:val="fontstyle21"/>
        </w:rPr>
        <w:t>Penelitian</w:t>
      </w:r>
      <w:proofErr w:type="spellEnd"/>
      <w:r w:rsidRPr="00E82B97">
        <w:rPr>
          <w:rStyle w:val="fontstyle21"/>
        </w:rPr>
        <w:t xml:space="preserve"> </w:t>
      </w:r>
      <w:proofErr w:type="spellStart"/>
      <w:r w:rsidRPr="00E82B97">
        <w:rPr>
          <w:rStyle w:val="fontstyle21"/>
        </w:rPr>
        <w:t>ini</w:t>
      </w:r>
      <w:proofErr w:type="spellEnd"/>
      <w:r w:rsidRPr="00E82B97">
        <w:rPr>
          <w:rStyle w:val="fontstyle21"/>
        </w:rPr>
        <w:t xml:space="preserve"> </w:t>
      </w:r>
      <w:proofErr w:type="spellStart"/>
      <w:r w:rsidRPr="00E82B97">
        <w:rPr>
          <w:rStyle w:val="fontstyle21"/>
        </w:rPr>
        <w:t>dilakukan</w:t>
      </w:r>
      <w:proofErr w:type="spellEnd"/>
      <w:r w:rsidRPr="00E82B97">
        <w:rPr>
          <w:rStyle w:val="fontstyle21"/>
        </w:rPr>
        <w:t xml:space="preserve"> di </w:t>
      </w:r>
      <w:proofErr w:type="spellStart"/>
      <w:r w:rsidRPr="00E82B97">
        <w:t>Pada</w:t>
      </w:r>
      <w:proofErr w:type="spellEnd"/>
      <w:r w:rsidRPr="00E82B97">
        <w:t xml:space="preserve"> </w:t>
      </w:r>
      <w:r w:rsidR="00F96B77">
        <w:rPr>
          <w:lang w:val="id-ID"/>
        </w:rPr>
        <w:t xml:space="preserve">Lembaga Perguruan Tinggi </w:t>
      </w:r>
      <w:r w:rsidRPr="00E82B97">
        <w:rPr>
          <w:lang w:val="id-ID"/>
        </w:rPr>
        <w:t>S</w:t>
      </w:r>
      <w:r w:rsidR="00F96B77">
        <w:rPr>
          <w:lang w:val="id-ID"/>
        </w:rPr>
        <w:t xml:space="preserve">ekolah </w:t>
      </w:r>
      <w:r w:rsidRPr="00E82B97">
        <w:rPr>
          <w:lang w:val="id-ID"/>
        </w:rPr>
        <w:t>T</w:t>
      </w:r>
      <w:r w:rsidR="00F96B77">
        <w:rPr>
          <w:lang w:val="id-ID"/>
        </w:rPr>
        <w:t xml:space="preserve">inggi </w:t>
      </w:r>
      <w:r w:rsidRPr="00E82B97">
        <w:rPr>
          <w:lang w:val="id-ID"/>
        </w:rPr>
        <w:t>A</w:t>
      </w:r>
      <w:r w:rsidR="00F96B77">
        <w:rPr>
          <w:lang w:val="id-ID"/>
        </w:rPr>
        <w:t xml:space="preserve">agama </w:t>
      </w:r>
      <w:r w:rsidRPr="00E82B97">
        <w:rPr>
          <w:lang w:val="id-ID"/>
        </w:rPr>
        <w:t>I</w:t>
      </w:r>
      <w:r w:rsidR="00F96B77">
        <w:rPr>
          <w:lang w:val="id-ID"/>
        </w:rPr>
        <w:t>slam</w:t>
      </w:r>
      <w:r w:rsidRPr="00E82B97">
        <w:rPr>
          <w:lang w:val="id-ID"/>
        </w:rPr>
        <w:t xml:space="preserve"> Bumi Silampari Kota Lubuklinggau</w:t>
      </w:r>
      <w:r w:rsidRPr="00E82B97">
        <w:rPr>
          <w:rStyle w:val="fontstyle21"/>
        </w:rPr>
        <w:t>.</w:t>
      </w:r>
      <w:proofErr w:type="gramEnd"/>
      <w:r w:rsidRPr="00E82B97">
        <w:rPr>
          <w:rStyle w:val="fontstyle21"/>
        </w:rPr>
        <w:t xml:space="preserve"> </w:t>
      </w:r>
      <w:proofErr w:type="spellStart"/>
      <w:proofErr w:type="gramStart"/>
      <w:r w:rsidRPr="00E82B97">
        <w:rPr>
          <w:rStyle w:val="fontstyle21"/>
        </w:rPr>
        <w:t>Tujuan</w:t>
      </w:r>
      <w:proofErr w:type="spellEnd"/>
      <w:r w:rsidRPr="00E82B97">
        <w:rPr>
          <w:rStyle w:val="fontstyle21"/>
        </w:rPr>
        <w:t xml:space="preserve"> </w:t>
      </w:r>
      <w:proofErr w:type="spellStart"/>
      <w:r w:rsidRPr="00E82B97">
        <w:rPr>
          <w:rStyle w:val="fontstyle21"/>
        </w:rPr>
        <w:t>penelitian</w:t>
      </w:r>
      <w:proofErr w:type="spellEnd"/>
      <w:r w:rsidRPr="00E82B97">
        <w:rPr>
          <w:rStyle w:val="fontstyle21"/>
        </w:rPr>
        <w:t xml:space="preserve"> </w:t>
      </w:r>
      <w:proofErr w:type="spellStart"/>
      <w:r w:rsidRPr="00E82B97">
        <w:rPr>
          <w:rStyle w:val="fontstyle21"/>
        </w:rPr>
        <w:t>untuk</w:t>
      </w:r>
      <w:proofErr w:type="spellEnd"/>
      <w:r w:rsidRPr="00E82B97">
        <w:rPr>
          <w:rStyle w:val="fontstyle21"/>
        </w:rPr>
        <w:t xml:space="preserve"> </w:t>
      </w:r>
      <w:r w:rsidRPr="00E82B97">
        <w:rPr>
          <w:rStyle w:val="fontstyle21"/>
          <w:lang w:val="id-ID"/>
        </w:rPr>
        <w:t xml:space="preserve">mengetahui </w:t>
      </w:r>
      <w:r w:rsidRPr="00E82B97">
        <w:rPr>
          <w:noProof/>
          <w:color w:val="000000"/>
          <w:lang w:val="id-ID"/>
        </w:rPr>
        <w:t>Pengaruh Kompetensi, Motivasi dan Budaya organisasi Terhadap Kinerja Dosen Pada STAI Bumi Silampari Kota Lubuklinggau.</w:t>
      </w:r>
      <w:proofErr w:type="gramEnd"/>
      <w:r w:rsidRPr="00E82B97">
        <w:rPr>
          <w:noProof/>
          <w:color w:val="000000"/>
          <w:lang w:val="id-ID"/>
        </w:rPr>
        <w:t xml:space="preserve"> </w:t>
      </w:r>
      <w:r w:rsidRPr="00E82B97">
        <w:rPr>
          <w:lang w:val="id-ID"/>
        </w:rPr>
        <w:t xml:space="preserve">Sampel penelitian ini adalah </w:t>
      </w:r>
      <w:proofErr w:type="spellStart"/>
      <w:r w:rsidRPr="00E82B97">
        <w:t>seluruh</w:t>
      </w:r>
      <w:proofErr w:type="spellEnd"/>
      <w:r w:rsidRPr="00E82B97">
        <w:t xml:space="preserve"> </w:t>
      </w:r>
      <w:r w:rsidR="00293ED5">
        <w:rPr>
          <w:lang w:val="id-ID"/>
        </w:rPr>
        <w:t>dosen Sekolah Tinggi Agama Islam</w:t>
      </w:r>
      <w:r w:rsidRPr="00E82B97">
        <w:rPr>
          <w:lang w:val="id-ID"/>
        </w:rPr>
        <w:t xml:space="preserve"> Bumi Silampari Kota Lubuklinggau yang berjumlah 41 orang. </w:t>
      </w:r>
      <w:proofErr w:type="spellStart"/>
      <w:r w:rsidRPr="00E82B97">
        <w:rPr>
          <w:color w:val="000000"/>
        </w:rPr>
        <w:t>Teknik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analisis</w:t>
      </w:r>
      <w:proofErr w:type="spellEnd"/>
      <w:r w:rsidRPr="00E82B97">
        <w:rPr>
          <w:color w:val="000000"/>
        </w:rPr>
        <w:t xml:space="preserve"> data yang </w:t>
      </w:r>
      <w:proofErr w:type="spellStart"/>
      <w:r w:rsidRPr="00E82B97">
        <w:rPr>
          <w:color w:val="000000"/>
        </w:rPr>
        <w:t>digunakan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dalam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penelitian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iniadalah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pengujian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regresi</w:t>
      </w:r>
      <w:proofErr w:type="spellEnd"/>
      <w:r w:rsidRPr="00E82B97">
        <w:rPr>
          <w:color w:val="000000"/>
        </w:rPr>
        <w:t xml:space="preserve"> linear </w:t>
      </w:r>
      <w:proofErr w:type="spellStart"/>
      <w:r w:rsidRPr="00E82B97">
        <w:rPr>
          <w:color w:val="000000"/>
        </w:rPr>
        <w:t>berganda</w:t>
      </w:r>
      <w:proofErr w:type="spellEnd"/>
      <w:r w:rsidRPr="00E82B97">
        <w:rPr>
          <w:color w:val="000000"/>
        </w:rPr>
        <w:t xml:space="preserve">, </w:t>
      </w:r>
      <w:proofErr w:type="spellStart"/>
      <w:r w:rsidRPr="00E82B97">
        <w:rPr>
          <w:color w:val="000000"/>
        </w:rPr>
        <w:t>uji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koefisien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determinasi</w:t>
      </w:r>
      <w:proofErr w:type="spellEnd"/>
      <w:r w:rsidRPr="00E82B97">
        <w:rPr>
          <w:color w:val="000000"/>
        </w:rPr>
        <w:t xml:space="preserve">, </w:t>
      </w:r>
      <w:proofErr w:type="spellStart"/>
      <w:r w:rsidRPr="00E82B97">
        <w:rPr>
          <w:color w:val="000000"/>
        </w:rPr>
        <w:t>uji</w:t>
      </w:r>
      <w:proofErr w:type="spellEnd"/>
      <w:r w:rsidRPr="00E82B97">
        <w:rPr>
          <w:color w:val="000000"/>
        </w:rPr>
        <w:t xml:space="preserve"> F </w:t>
      </w:r>
      <w:proofErr w:type="spellStart"/>
      <w:r w:rsidRPr="00E82B97">
        <w:rPr>
          <w:color w:val="000000"/>
        </w:rPr>
        <w:t>dan</w:t>
      </w:r>
      <w:proofErr w:type="spellEnd"/>
      <w:r w:rsidRPr="00E82B97">
        <w:rPr>
          <w:color w:val="000000"/>
        </w:rPr>
        <w:t xml:space="preserve"> </w:t>
      </w:r>
      <w:proofErr w:type="spellStart"/>
      <w:r w:rsidRPr="00E82B97">
        <w:rPr>
          <w:color w:val="000000"/>
        </w:rPr>
        <w:t>uji</w:t>
      </w:r>
      <w:proofErr w:type="spellEnd"/>
      <w:r w:rsidRPr="00E82B97">
        <w:rPr>
          <w:color w:val="000000"/>
        </w:rPr>
        <w:t xml:space="preserve"> t.</w:t>
      </w:r>
      <w:r w:rsidRPr="00E82B97">
        <w:rPr>
          <w:color w:val="000000"/>
          <w:lang w:val="id-ID"/>
        </w:rPr>
        <w:t xml:space="preserve"> Hasil penelitian menunjukkan </w:t>
      </w:r>
      <w:r w:rsidRPr="00E82B97">
        <w:rPr>
          <w:lang w:val="id-ID"/>
        </w:rPr>
        <w:t xml:space="preserve">Kompetensi </w:t>
      </w:r>
      <w:proofErr w:type="spellStart"/>
      <w:r w:rsidRPr="00E82B97">
        <w:t>berpengaruh</w:t>
      </w:r>
      <w:proofErr w:type="spellEnd"/>
      <w:r w:rsidRPr="00E82B97">
        <w:t xml:space="preserve"> </w:t>
      </w:r>
      <w:r w:rsidRPr="00E82B97">
        <w:rPr>
          <w:lang w:val="id-ID"/>
        </w:rPr>
        <w:t xml:space="preserve">positif dan </w:t>
      </w:r>
      <w:proofErr w:type="spellStart"/>
      <w:r w:rsidRPr="00E82B97">
        <w:t>signifikan</w:t>
      </w:r>
      <w:proofErr w:type="spellEnd"/>
      <w:r w:rsidRPr="00E82B97">
        <w:t xml:space="preserve"> </w:t>
      </w:r>
      <w:proofErr w:type="spellStart"/>
      <w:r w:rsidRPr="00E82B97">
        <w:t>terhadap</w:t>
      </w:r>
      <w:proofErr w:type="spellEnd"/>
      <w:r w:rsidRPr="00E82B97">
        <w:t xml:space="preserve"> </w:t>
      </w:r>
      <w:r w:rsidRPr="00E82B97">
        <w:rPr>
          <w:lang w:val="id-ID"/>
        </w:rPr>
        <w:t xml:space="preserve">kinerja </w:t>
      </w:r>
      <w:r w:rsidR="00293ED5">
        <w:rPr>
          <w:noProof/>
          <w:color w:val="000000"/>
        </w:rPr>
        <w:t>dosen pada S</w:t>
      </w:r>
      <w:r w:rsidR="00293ED5">
        <w:rPr>
          <w:noProof/>
          <w:color w:val="000000"/>
          <w:lang w:val="id-ID"/>
        </w:rPr>
        <w:t>ekolah Tinggi Agama Islam</w:t>
      </w:r>
      <w:r w:rsidRPr="00E82B97">
        <w:rPr>
          <w:noProof/>
          <w:color w:val="000000"/>
        </w:rPr>
        <w:t xml:space="preserve"> Bumi Silampari  Kota Lubuklinggau</w:t>
      </w:r>
      <w:r>
        <w:rPr>
          <w:lang w:val="id-ID"/>
        </w:rPr>
        <w:t xml:space="preserve">. </w:t>
      </w:r>
      <w:r w:rsidRPr="00E82B97">
        <w:rPr>
          <w:lang w:val="id-ID"/>
        </w:rPr>
        <w:t xml:space="preserve">Motiv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Pr="00A51A4D">
        <w:rPr>
          <w:noProof/>
          <w:color w:val="000000"/>
          <w:lang w:val="id-ID"/>
        </w:rPr>
        <w:t>dosen pada STAI Bumi Silampari  Kota Lubuklinggau</w:t>
      </w:r>
      <w:r w:rsidRPr="00E82B97">
        <w:rPr>
          <w:lang w:val="id-ID"/>
        </w:rPr>
        <w:t xml:space="preserve">.Budaya Organis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Pr="00A51A4D">
        <w:rPr>
          <w:noProof/>
          <w:color w:val="000000"/>
          <w:lang w:val="id-ID"/>
        </w:rPr>
        <w:t>dosen p</w:t>
      </w:r>
      <w:r w:rsidR="00293ED5" w:rsidRPr="00A51A4D">
        <w:rPr>
          <w:noProof/>
          <w:color w:val="000000"/>
          <w:lang w:val="id-ID"/>
        </w:rPr>
        <w:t>ada S</w:t>
      </w:r>
      <w:r w:rsidR="00293ED5">
        <w:rPr>
          <w:noProof/>
          <w:color w:val="000000"/>
          <w:lang w:val="id-ID"/>
        </w:rPr>
        <w:t>ekolah Tinggi Agama Islam</w:t>
      </w:r>
      <w:r w:rsidRPr="00A51A4D">
        <w:rPr>
          <w:noProof/>
          <w:color w:val="000000"/>
          <w:lang w:val="id-ID"/>
        </w:rPr>
        <w:t xml:space="preserve"> Bumi Silampari  Kota Lubuklinggau</w:t>
      </w:r>
      <w:r w:rsidRPr="00E82B97">
        <w:rPr>
          <w:lang w:val="id-ID"/>
        </w:rPr>
        <w:t xml:space="preserve">.Kompetensi dan motiv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="00293ED5" w:rsidRPr="00A51A4D">
        <w:rPr>
          <w:noProof/>
          <w:color w:val="000000"/>
          <w:lang w:val="id-ID"/>
        </w:rPr>
        <w:t>dosen pada S</w:t>
      </w:r>
      <w:r w:rsidR="00293ED5">
        <w:rPr>
          <w:noProof/>
          <w:color w:val="000000"/>
          <w:lang w:val="id-ID"/>
        </w:rPr>
        <w:t>ekolah Tinggi Agama Islam</w:t>
      </w:r>
      <w:r w:rsidRPr="00A51A4D">
        <w:rPr>
          <w:noProof/>
          <w:color w:val="000000"/>
          <w:lang w:val="id-ID"/>
        </w:rPr>
        <w:t xml:space="preserve"> Bumi Silampari  Kota Lubuklinggau</w:t>
      </w:r>
      <w:r w:rsidRPr="00E82B97">
        <w:rPr>
          <w:lang w:val="id-ID"/>
        </w:rPr>
        <w:t xml:space="preserve">.Kompetensi dan budaya organis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Pr="00A51A4D">
        <w:rPr>
          <w:noProof/>
          <w:color w:val="000000"/>
          <w:lang w:val="id-ID"/>
        </w:rPr>
        <w:t>do</w:t>
      </w:r>
      <w:r w:rsidR="00293ED5" w:rsidRPr="00A51A4D">
        <w:rPr>
          <w:noProof/>
          <w:color w:val="000000"/>
          <w:lang w:val="id-ID"/>
        </w:rPr>
        <w:t>sen pada S</w:t>
      </w:r>
      <w:r w:rsidR="00293ED5">
        <w:rPr>
          <w:noProof/>
          <w:color w:val="000000"/>
          <w:lang w:val="id-ID"/>
        </w:rPr>
        <w:t>ekolah Tinggi Agama Islam</w:t>
      </w:r>
      <w:r w:rsidRPr="00A51A4D">
        <w:rPr>
          <w:noProof/>
          <w:color w:val="000000"/>
          <w:lang w:val="id-ID"/>
        </w:rPr>
        <w:t xml:space="preserve"> Bumi Silampari  Kota Lubuklinggau</w:t>
      </w:r>
      <w:r w:rsidRPr="00E82B97">
        <w:rPr>
          <w:lang w:val="id-ID"/>
        </w:rPr>
        <w:t xml:space="preserve">.Motivasi dan budaya organis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="00293ED5" w:rsidRPr="00A51A4D">
        <w:rPr>
          <w:noProof/>
          <w:color w:val="000000"/>
          <w:lang w:val="id-ID"/>
        </w:rPr>
        <w:t>dosen pada S</w:t>
      </w:r>
      <w:r w:rsidR="00293ED5">
        <w:rPr>
          <w:noProof/>
          <w:color w:val="000000"/>
          <w:lang w:val="id-ID"/>
        </w:rPr>
        <w:t>ekolah Tinggi Agama Islam</w:t>
      </w:r>
      <w:r w:rsidR="00293ED5" w:rsidRPr="00A51A4D">
        <w:rPr>
          <w:noProof/>
          <w:color w:val="000000"/>
          <w:lang w:val="id-ID"/>
        </w:rPr>
        <w:t xml:space="preserve"> </w:t>
      </w:r>
      <w:r w:rsidRPr="00A51A4D">
        <w:rPr>
          <w:noProof/>
          <w:color w:val="000000"/>
          <w:lang w:val="id-ID"/>
        </w:rPr>
        <w:t>Bumi Silampari  Kota Lubuklingga</w:t>
      </w:r>
      <w:r>
        <w:rPr>
          <w:noProof/>
          <w:color w:val="000000"/>
          <w:lang w:val="id-ID"/>
        </w:rPr>
        <w:t>u.</w:t>
      </w:r>
      <w:r w:rsidRPr="00E82B97">
        <w:rPr>
          <w:lang w:val="id-ID"/>
        </w:rPr>
        <w:t xml:space="preserve">Kompetensi, motivasi dan budaya organisasi </w:t>
      </w:r>
      <w:r w:rsidRPr="00A51A4D">
        <w:rPr>
          <w:lang w:val="id-ID"/>
        </w:rPr>
        <w:t xml:space="preserve">berpengaruh </w:t>
      </w:r>
      <w:r w:rsidRPr="00E82B97">
        <w:rPr>
          <w:lang w:val="id-ID"/>
        </w:rPr>
        <w:t xml:space="preserve">positif dan </w:t>
      </w:r>
      <w:r w:rsidRPr="00A51A4D">
        <w:rPr>
          <w:lang w:val="id-ID"/>
        </w:rPr>
        <w:t xml:space="preserve">signifikan terhadap </w:t>
      </w:r>
      <w:r w:rsidRPr="00E82B97">
        <w:rPr>
          <w:lang w:val="id-ID"/>
        </w:rPr>
        <w:t xml:space="preserve">kinerja </w:t>
      </w:r>
      <w:r w:rsidR="00293ED5" w:rsidRPr="00A51A4D">
        <w:rPr>
          <w:noProof/>
          <w:color w:val="000000"/>
          <w:lang w:val="id-ID"/>
        </w:rPr>
        <w:t>dosen pada S</w:t>
      </w:r>
      <w:r w:rsidR="00293ED5">
        <w:rPr>
          <w:noProof/>
          <w:color w:val="000000"/>
          <w:lang w:val="id-ID"/>
        </w:rPr>
        <w:t>ekolah Tinggi Agama Islam</w:t>
      </w:r>
      <w:r w:rsidRPr="00A51A4D">
        <w:rPr>
          <w:noProof/>
          <w:color w:val="000000"/>
          <w:lang w:val="id-ID"/>
        </w:rPr>
        <w:t xml:space="preserve"> Bumi Silampari  Kota Lubuklinggau</w:t>
      </w:r>
      <w:r w:rsidRPr="00E82B97">
        <w:rPr>
          <w:lang w:val="id-ID"/>
        </w:rPr>
        <w:t>.</w:t>
      </w:r>
    </w:p>
    <w:p w:rsidR="00F069E6" w:rsidRPr="007418C8" w:rsidRDefault="00F069E6" w:rsidP="00F069E6">
      <w:pPr>
        <w:jc w:val="both"/>
        <w:rPr>
          <w:lang w:val="id-ID"/>
        </w:rPr>
      </w:pPr>
    </w:p>
    <w:p w:rsidR="00F069E6" w:rsidRPr="005B698A" w:rsidRDefault="00F069E6" w:rsidP="00F069E6">
      <w:pPr>
        <w:jc w:val="both"/>
        <w:rPr>
          <w:lang w:val="id-ID"/>
        </w:rPr>
      </w:pPr>
    </w:p>
    <w:p w:rsidR="00F069E6" w:rsidRDefault="00F069E6" w:rsidP="00F069E6">
      <w:pPr>
        <w:jc w:val="both"/>
        <w:rPr>
          <w:lang w:val="id-ID"/>
        </w:rPr>
      </w:pPr>
      <w:r w:rsidRPr="001B3B4F">
        <w:rPr>
          <w:lang w:val="id-ID"/>
        </w:rPr>
        <w:t xml:space="preserve">Kata kunci: </w:t>
      </w:r>
      <w:proofErr w:type="spellStart"/>
      <w:r w:rsidRPr="001B3B4F">
        <w:t>Kompetensi</w:t>
      </w:r>
      <w:proofErr w:type="spellEnd"/>
      <w:r w:rsidRPr="001B3B4F">
        <w:rPr>
          <w:lang w:val="id-ID"/>
        </w:rPr>
        <w:t xml:space="preserve">, </w:t>
      </w:r>
      <w:r>
        <w:rPr>
          <w:lang w:val="id-ID"/>
        </w:rPr>
        <w:t>Motivasi</w:t>
      </w:r>
      <w:r w:rsidRPr="001B3B4F">
        <w:rPr>
          <w:lang w:val="id-ID"/>
        </w:rPr>
        <w:t xml:space="preserve">,  </w:t>
      </w:r>
      <w:r>
        <w:rPr>
          <w:lang w:val="id-ID"/>
        </w:rPr>
        <w:t>Budaya</w:t>
      </w:r>
      <w:r w:rsidRPr="001B3B4F">
        <w:t xml:space="preserve"> </w:t>
      </w:r>
      <w:proofErr w:type="spellStart"/>
      <w:r w:rsidRPr="001B3B4F">
        <w:t>Organisasi</w:t>
      </w:r>
      <w:proofErr w:type="spellEnd"/>
      <w:r w:rsidRPr="001B3B4F">
        <w:rPr>
          <w:lang w:val="id-ID"/>
        </w:rPr>
        <w:t>, kinerja pegawai</w:t>
      </w:r>
    </w:p>
    <w:p w:rsidR="00F069E6" w:rsidRDefault="00F069E6" w:rsidP="00F069E6">
      <w:pPr>
        <w:jc w:val="both"/>
        <w:rPr>
          <w:lang w:val="id-ID"/>
        </w:rPr>
      </w:pPr>
    </w:p>
    <w:p w:rsidR="00F069E6" w:rsidRDefault="00F069E6" w:rsidP="00F069E6">
      <w:pPr>
        <w:jc w:val="both"/>
        <w:rPr>
          <w:lang w:val="id-ID"/>
        </w:rPr>
      </w:pPr>
    </w:p>
    <w:p w:rsidR="00342898" w:rsidRDefault="00342898" w:rsidP="00F069E6">
      <w:pPr>
        <w:jc w:val="both"/>
        <w:rPr>
          <w:i/>
          <w:lang w:val="id-ID"/>
        </w:rPr>
      </w:pPr>
    </w:p>
    <w:p w:rsidR="00342898" w:rsidRDefault="00342898" w:rsidP="00F069E6">
      <w:pPr>
        <w:jc w:val="both"/>
        <w:rPr>
          <w:i/>
          <w:lang w:val="id-ID"/>
        </w:rPr>
      </w:pPr>
    </w:p>
    <w:p w:rsidR="00487A6F" w:rsidRDefault="00487A6F" w:rsidP="00F069E6">
      <w:pPr>
        <w:jc w:val="both"/>
        <w:rPr>
          <w:i/>
          <w:lang w:val="id-ID"/>
        </w:rPr>
      </w:pPr>
    </w:p>
    <w:p w:rsidR="00A51A4D" w:rsidRDefault="00A51A4D" w:rsidP="00CF6753">
      <w:pPr>
        <w:tabs>
          <w:tab w:val="left" w:pos="426"/>
        </w:tabs>
        <w:spacing w:line="480" w:lineRule="auto"/>
        <w:jc w:val="center"/>
        <w:rPr>
          <w:b/>
          <w:noProof/>
          <w:color w:val="000000"/>
        </w:rPr>
      </w:pPr>
    </w:p>
    <w:p w:rsidR="00CF6753" w:rsidRDefault="00CF6753" w:rsidP="00CF6753">
      <w:pPr>
        <w:tabs>
          <w:tab w:val="left" w:pos="426"/>
        </w:tabs>
        <w:spacing w:line="480" w:lineRule="auto"/>
        <w:jc w:val="center"/>
        <w:rPr>
          <w:b/>
          <w:noProof/>
          <w:color w:val="000000"/>
          <w:lang w:val="id-ID"/>
        </w:rPr>
      </w:pPr>
      <w:bookmarkStart w:id="0" w:name="_GoBack"/>
      <w:bookmarkEnd w:id="0"/>
      <w:r w:rsidRPr="00075C37">
        <w:rPr>
          <w:b/>
          <w:noProof/>
          <w:color w:val="000000"/>
          <w:lang w:val="id-ID"/>
        </w:rPr>
        <w:lastRenderedPageBreak/>
        <w:t>DAFTAR PUSTAKA</w:t>
      </w:r>
    </w:p>
    <w:p w:rsidR="00230F2D" w:rsidRPr="001B4E48" w:rsidRDefault="00003941" w:rsidP="001B4E48">
      <w:pPr>
        <w:tabs>
          <w:tab w:val="left" w:pos="426"/>
        </w:tabs>
        <w:jc w:val="both"/>
        <w:rPr>
          <w:b/>
          <w:noProof/>
          <w:color w:val="000000"/>
          <w:lang w:val="id-ID"/>
        </w:rPr>
      </w:pPr>
      <w:r w:rsidRPr="00075C37">
        <w:rPr>
          <w:b/>
          <w:noProof/>
          <w:lang w:val="id-ID"/>
        </w:rPr>
        <w:fldChar w:fldCharType="begin" w:fldLock="1"/>
      </w:r>
      <w:r w:rsidR="00CF6753" w:rsidRPr="001B4E48">
        <w:rPr>
          <w:b/>
          <w:noProof/>
          <w:lang w:val="id-ID"/>
        </w:rPr>
        <w:instrText xml:space="preserve">ADDIN Mendeley Bibliography CSL_BIBLIOGRAPHY </w:instrText>
      </w:r>
      <w:r w:rsidRPr="00075C37">
        <w:rPr>
          <w:b/>
          <w:noProof/>
          <w:lang w:val="id-ID"/>
        </w:rPr>
        <w:fldChar w:fldCharType="separate"/>
      </w: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Arikunto, S. (2015). </w:t>
      </w:r>
      <w:r w:rsidRPr="00626AB2">
        <w:rPr>
          <w:i/>
          <w:iCs/>
          <w:noProof/>
        </w:rPr>
        <w:t>Prosedur Penelitian Edisi Revisi</w:t>
      </w:r>
      <w:r w:rsidRPr="00626AB2">
        <w:rPr>
          <w:noProof/>
        </w:rPr>
        <w:t xml:space="preserve"> (R. Cipta (ed.); 10th ed.). Jakarta.</w:t>
      </w:r>
    </w:p>
    <w:p w:rsidR="001B4E48" w:rsidRDefault="001B4E48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Badrudin. (2017). </w:t>
      </w:r>
      <w:r w:rsidRPr="00626AB2">
        <w:rPr>
          <w:i/>
          <w:iCs/>
          <w:noProof/>
        </w:rPr>
        <w:t>Dasar-dasar Manajemen</w:t>
      </w:r>
      <w:r w:rsidRPr="00626AB2">
        <w:rPr>
          <w:noProof/>
        </w:rPr>
        <w:t xml:space="preserve"> (Alfabheta (ed.); 1st ed.). Bandung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Busro, A. (2018). </w:t>
      </w:r>
      <w:r w:rsidRPr="00626AB2">
        <w:rPr>
          <w:i/>
          <w:iCs/>
          <w:noProof/>
        </w:rPr>
        <w:t>Teori-teori Manajemen Sumber Daya Manusia</w:t>
      </w:r>
      <w:r w:rsidRPr="00626AB2">
        <w:rPr>
          <w:noProof/>
        </w:rPr>
        <w:t xml:space="preserve"> (P. Group (ed.)). Jakarta.</w:t>
      </w:r>
    </w:p>
    <w:p w:rsidR="00D0784D" w:rsidRDefault="00D0784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:rsidR="00E660B5" w:rsidRPr="00E660B5" w:rsidRDefault="00E660B5" w:rsidP="009659A3">
      <w:pPr>
        <w:pStyle w:val="Heading2"/>
        <w:shd w:val="clear" w:color="auto" w:fill="FFFFFF"/>
        <w:spacing w:before="0" w:after="0"/>
        <w:ind w:left="284" w:hanging="284"/>
        <w:jc w:val="both"/>
        <w:rPr>
          <w:rFonts w:ascii="Times New Roman" w:hAnsi="Times New Roman"/>
          <w:b w:val="0"/>
          <w:bCs w:val="0"/>
          <w:i w:val="0"/>
          <w:color w:val="151515"/>
          <w:sz w:val="24"/>
          <w:szCs w:val="24"/>
          <w:lang w:val="id-ID"/>
        </w:rPr>
      </w:pPr>
      <w:r w:rsidRPr="00E660B5">
        <w:rPr>
          <w:rFonts w:ascii="Times New Roman" w:hAnsi="Times New Roman"/>
          <w:b w:val="0"/>
          <w:i w:val="0"/>
          <w:noProof/>
          <w:sz w:val="24"/>
          <w:szCs w:val="24"/>
          <w:lang w:val="id-ID"/>
        </w:rPr>
        <w:t xml:space="preserve">Darodjat, Achmad. 2018 </w:t>
      </w:r>
      <w:r w:rsidRPr="00E660B5">
        <w:rPr>
          <w:rFonts w:ascii="Times New Roman" w:hAnsi="Times New Roman"/>
          <w:b w:val="0"/>
          <w:bCs w:val="0"/>
          <w:color w:val="151515"/>
          <w:sz w:val="24"/>
          <w:szCs w:val="24"/>
        </w:rPr>
        <w:t>Konsep Konsep Dasar Manajemen Personalia Masa Kin</w:t>
      </w:r>
      <w:r w:rsidRPr="00E660B5">
        <w:rPr>
          <w:rFonts w:ascii="Times New Roman" w:hAnsi="Times New Roman"/>
          <w:b w:val="0"/>
          <w:bCs w:val="0"/>
          <w:i w:val="0"/>
          <w:color w:val="151515"/>
          <w:sz w:val="24"/>
          <w:szCs w:val="24"/>
        </w:rPr>
        <w:t>i</w:t>
      </w:r>
      <w:r>
        <w:rPr>
          <w:rFonts w:ascii="Times New Roman" w:hAnsi="Times New Roman"/>
          <w:b w:val="0"/>
          <w:bCs w:val="0"/>
          <w:i w:val="0"/>
          <w:color w:val="151515"/>
          <w:sz w:val="24"/>
          <w:szCs w:val="24"/>
          <w:lang w:val="id-ID"/>
        </w:rPr>
        <w:t>. Jakarta: Gramedia</w:t>
      </w:r>
    </w:p>
    <w:p w:rsidR="00E660B5" w:rsidRPr="00E660B5" w:rsidRDefault="00E660B5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D0784D" w:rsidRDefault="00D0784D" w:rsidP="001B4E48">
      <w:pPr>
        <w:pStyle w:val="ListParagraph"/>
        <w:ind w:left="851" w:hanging="851"/>
        <w:jc w:val="both"/>
        <w:rPr>
          <w:lang w:val="id-ID"/>
        </w:rPr>
      </w:pPr>
      <w:r>
        <w:t>Donni, Juni Priansa. 201</w:t>
      </w:r>
      <w:r>
        <w:rPr>
          <w:lang w:val="id-ID"/>
        </w:rPr>
        <w:t>6</w:t>
      </w:r>
      <w:r w:rsidRPr="002211AE">
        <w:t xml:space="preserve">. </w:t>
      </w:r>
      <w:r w:rsidRPr="002211AE">
        <w:rPr>
          <w:i/>
        </w:rPr>
        <w:t>Perencanaan dan Pengembangan SDM.edisi revisi</w:t>
      </w:r>
      <w:r w:rsidRPr="002211AE">
        <w:t>. Bandung: Alfabeta.</w:t>
      </w:r>
    </w:p>
    <w:p w:rsidR="00913CF1" w:rsidRPr="00913CF1" w:rsidRDefault="00913CF1" w:rsidP="001B4E48">
      <w:pPr>
        <w:pStyle w:val="ListParagraph"/>
        <w:ind w:left="851" w:hanging="851"/>
        <w:jc w:val="both"/>
        <w:rPr>
          <w:lang w:val="id-ID"/>
        </w:rPr>
      </w:pPr>
    </w:p>
    <w:p w:rsidR="00913CF1" w:rsidRPr="00CF2F97" w:rsidRDefault="00913CF1" w:rsidP="00913CF1">
      <w:pPr>
        <w:tabs>
          <w:tab w:val="left" w:pos="7043"/>
        </w:tabs>
        <w:ind w:left="426" w:hanging="426"/>
        <w:jc w:val="both"/>
        <w:rPr>
          <w:lang w:val="id-ID"/>
        </w:rPr>
      </w:pPr>
      <w:r>
        <w:rPr>
          <w:lang w:val="id-ID"/>
        </w:rPr>
        <w:t xml:space="preserve">Fahmi, Irham. 2015. </w:t>
      </w:r>
      <w:r w:rsidRPr="00CF2F97">
        <w:rPr>
          <w:i/>
          <w:lang w:val="id-ID"/>
        </w:rPr>
        <w:t>Manajemen Kepemimpinan</w:t>
      </w:r>
      <w:r>
        <w:rPr>
          <w:lang w:val="id-ID"/>
        </w:rPr>
        <w:t>. Bandung: Alfabeta.</w:t>
      </w:r>
    </w:p>
    <w:p w:rsidR="00913CF1" w:rsidRPr="00913CF1" w:rsidRDefault="00913CF1" w:rsidP="001B4E48">
      <w:pPr>
        <w:pStyle w:val="ListParagraph"/>
        <w:ind w:left="851" w:hanging="851"/>
        <w:jc w:val="both"/>
        <w:rPr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Gaol, C. J. (2017). </w:t>
      </w:r>
      <w:r w:rsidRPr="00626AB2">
        <w:rPr>
          <w:i/>
          <w:iCs/>
          <w:noProof/>
        </w:rPr>
        <w:t>Human Capital Manajemen Sumber Daya Manusia</w:t>
      </w:r>
      <w:r w:rsidRPr="00626AB2">
        <w:rPr>
          <w:noProof/>
        </w:rPr>
        <w:t xml:space="preserve"> (Gramedia (ed.)). Jakarta.</w:t>
      </w:r>
    </w:p>
    <w:p w:rsidR="00724BEB" w:rsidRDefault="00724BEB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:rsidR="00724BEB" w:rsidRPr="00724BEB" w:rsidRDefault="00724BEB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>
        <w:rPr>
          <w:noProof/>
          <w:lang w:val="id-ID"/>
        </w:rPr>
        <w:t xml:space="preserve">Hasibuan, H.Malayu. 2015. </w:t>
      </w:r>
      <w:r w:rsidRPr="00E67F79">
        <w:rPr>
          <w:i/>
          <w:noProof/>
          <w:lang w:val="id-ID"/>
        </w:rPr>
        <w:t>Manajemen Sumber Daya Manusia.</w:t>
      </w:r>
      <w:r>
        <w:rPr>
          <w:noProof/>
          <w:lang w:val="id-ID"/>
        </w:rPr>
        <w:t xml:space="preserve">  Jakarta: Bumi Aksara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Kasmir. (2016). </w:t>
      </w:r>
      <w:r w:rsidRPr="00626AB2">
        <w:rPr>
          <w:i/>
          <w:iCs/>
          <w:noProof/>
        </w:rPr>
        <w:t>Manajemen Sumber Daya Manusia</w:t>
      </w:r>
      <w:r w:rsidRPr="00626AB2">
        <w:rPr>
          <w:noProof/>
        </w:rPr>
        <w:t xml:space="preserve"> (R. Cipta (ed.)). Jakarta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Rachmawati, R., Istiyanto, J., Munirudin, Rahimah, M., Bariyanto, Nugroho, W., &amp; Fadhlina. (2018). </w:t>
      </w:r>
      <w:r w:rsidRPr="00626AB2">
        <w:rPr>
          <w:i/>
          <w:iCs/>
          <w:noProof/>
        </w:rPr>
        <w:t>Pedoman Operasional Penilaian Angka Kredit jabatan Akademik Dosen Universitas Indonesia</w:t>
      </w:r>
      <w:r w:rsidRPr="00626AB2">
        <w:rPr>
          <w:noProof/>
        </w:rPr>
        <w:t>. 1–177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Sanjaya, W. (2015). </w:t>
      </w:r>
      <w:r w:rsidRPr="00626AB2">
        <w:rPr>
          <w:i/>
          <w:iCs/>
          <w:noProof/>
        </w:rPr>
        <w:t>Ilmu Pendidikan</w:t>
      </w:r>
      <w:r w:rsidRPr="00626AB2">
        <w:rPr>
          <w:noProof/>
        </w:rPr>
        <w:t>. Alfabheta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Silalahi, U. (2016). </w:t>
      </w:r>
      <w:r w:rsidRPr="00626AB2">
        <w:rPr>
          <w:i/>
          <w:iCs/>
          <w:noProof/>
        </w:rPr>
        <w:t>Asas-asas Manajemen</w:t>
      </w:r>
      <w:r w:rsidRPr="00626AB2">
        <w:rPr>
          <w:noProof/>
        </w:rPr>
        <w:t xml:space="preserve"> (R. Aditama (ed.)). Bandung.</w:t>
      </w:r>
    </w:p>
    <w:p w:rsidR="00056DDB" w:rsidRDefault="00056DDB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:rsidR="00056DDB" w:rsidRDefault="00056DDB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>
        <w:rPr>
          <w:noProof/>
          <w:lang w:val="id-ID"/>
        </w:rPr>
        <w:t xml:space="preserve">Sopiah. 2018. </w:t>
      </w:r>
      <w:r w:rsidRPr="00056DDB">
        <w:rPr>
          <w:i/>
          <w:noProof/>
          <w:lang w:val="id-ID"/>
        </w:rPr>
        <w:t>Perilaku Organisasi</w:t>
      </w:r>
      <w:r>
        <w:rPr>
          <w:noProof/>
          <w:lang w:val="id-ID"/>
        </w:rPr>
        <w:t>. Yogyakarta: Andi.</w:t>
      </w:r>
    </w:p>
    <w:p w:rsidR="00E67F79" w:rsidRDefault="00E67F79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E67F79" w:rsidRPr="00056DDB" w:rsidRDefault="00E67F79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>
        <w:rPr>
          <w:noProof/>
          <w:lang w:val="id-ID"/>
        </w:rPr>
        <w:t xml:space="preserve">Sudjana. 2016. </w:t>
      </w:r>
      <w:r w:rsidRPr="00E67F79">
        <w:rPr>
          <w:i/>
          <w:noProof/>
          <w:lang w:val="id-ID"/>
        </w:rPr>
        <w:t>Penelitian dan Penilaian Pendidikan</w:t>
      </w:r>
      <w:r>
        <w:rPr>
          <w:noProof/>
          <w:lang w:val="id-ID"/>
        </w:rPr>
        <w:t>. Jakarta: Sinar Baru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Sugiyono. (2017). </w:t>
      </w:r>
      <w:r w:rsidRPr="00626AB2">
        <w:rPr>
          <w:i/>
          <w:iCs/>
          <w:noProof/>
        </w:rPr>
        <w:t>Metodologi Penelitian Kuantitatif, Kualitatif dan R&amp;D</w:t>
      </w:r>
      <w:r w:rsidRPr="00626AB2">
        <w:rPr>
          <w:noProof/>
        </w:rPr>
        <w:t xml:space="preserve"> (Alfabheta (ed.)). Jakarta.</w:t>
      </w:r>
    </w:p>
    <w:p w:rsid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B43E2B" w:rsidRPr="00230F2D" w:rsidRDefault="00B43E2B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>
        <w:rPr>
          <w:noProof/>
          <w:lang w:val="id-ID"/>
        </w:rPr>
        <w:t>Supriadi. 2015. Mengangkat Citra dan Martabat Guru. Jakarta: Adi Cita Karya Nusa.</w:t>
      </w: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Sutrisno, E. (2016). </w:t>
      </w:r>
      <w:r w:rsidRPr="00626AB2">
        <w:rPr>
          <w:i/>
          <w:iCs/>
          <w:noProof/>
        </w:rPr>
        <w:t>Manajemen Sumber Daya Manusia</w:t>
      </w:r>
      <w:r w:rsidRPr="00626AB2">
        <w:rPr>
          <w:noProof/>
        </w:rPr>
        <w:t xml:space="preserve"> (P. Group (ed.)). Jakarta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lastRenderedPageBreak/>
        <w:t xml:space="preserve">Tinggi, D. J. P. (2010). Pedoman Beban Kerja Dosen dan Evaluasi Pelaksanaan Tridharma Perguruan Tinggi. In D. P. Nasional (Ed.), </w:t>
      </w:r>
      <w:r w:rsidRPr="00626AB2">
        <w:rPr>
          <w:i/>
          <w:iCs/>
          <w:noProof/>
        </w:rPr>
        <w:t>1</w:t>
      </w:r>
      <w:r w:rsidRPr="00626AB2">
        <w:rPr>
          <w:noProof/>
        </w:rPr>
        <w:t xml:space="preserve"> (p. 18). Direktorat Jenderal Pendidikan Tinggi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Uno, H. B. (2015). </w:t>
      </w:r>
      <w:r w:rsidRPr="00626AB2">
        <w:rPr>
          <w:i/>
          <w:iCs/>
          <w:noProof/>
        </w:rPr>
        <w:t>Guru Profesional</w:t>
      </w:r>
      <w:r w:rsidRPr="00626AB2">
        <w:rPr>
          <w:noProof/>
        </w:rPr>
        <w:t>. Grafindo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  <w:r w:rsidRPr="00626AB2">
        <w:rPr>
          <w:noProof/>
        </w:rPr>
        <w:t xml:space="preserve">Wibowo. (2016a). </w:t>
      </w:r>
      <w:r w:rsidRPr="00626AB2">
        <w:rPr>
          <w:i/>
          <w:iCs/>
          <w:noProof/>
        </w:rPr>
        <w:t>Budaya Organisasi</w:t>
      </w:r>
      <w:r w:rsidRPr="00626AB2">
        <w:rPr>
          <w:noProof/>
        </w:rPr>
        <w:t>. Grasindo Persada.</w:t>
      </w:r>
    </w:p>
    <w:p w:rsidR="00230F2D" w:rsidRPr="00230F2D" w:rsidRDefault="00230F2D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id-ID"/>
        </w:rPr>
      </w:pPr>
    </w:p>
    <w:p w:rsidR="00CF6753" w:rsidRPr="00626AB2" w:rsidRDefault="00CF6753" w:rsidP="001B4E4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626AB2">
        <w:rPr>
          <w:noProof/>
        </w:rPr>
        <w:t xml:space="preserve">Wibowo. (2016b). </w:t>
      </w:r>
      <w:r w:rsidRPr="00626AB2">
        <w:rPr>
          <w:i/>
          <w:iCs/>
          <w:noProof/>
        </w:rPr>
        <w:t>Manajemen Kinerja</w:t>
      </w:r>
      <w:r w:rsidRPr="00626AB2">
        <w:rPr>
          <w:noProof/>
        </w:rPr>
        <w:t xml:space="preserve"> (Grasindo (ed.)). Jakarta.</w:t>
      </w:r>
    </w:p>
    <w:p w:rsidR="00230F2D" w:rsidRPr="00F103D0" w:rsidRDefault="00003941" w:rsidP="00C52376">
      <w:pPr>
        <w:widowControl w:val="0"/>
        <w:autoSpaceDE w:val="0"/>
        <w:autoSpaceDN w:val="0"/>
        <w:adjustRightInd w:val="0"/>
        <w:rPr>
          <w:b/>
          <w:noProof/>
          <w:lang w:val="id-ID"/>
        </w:rPr>
      </w:pPr>
      <w:r w:rsidRPr="00075C37">
        <w:rPr>
          <w:noProof/>
          <w:lang w:val="id-ID"/>
        </w:rPr>
        <w:fldChar w:fldCharType="end"/>
      </w: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Default="00C30CA7" w:rsidP="00985E7B">
      <w:pPr>
        <w:widowControl w:val="0"/>
        <w:tabs>
          <w:tab w:val="left" w:pos="1252"/>
        </w:tabs>
        <w:autoSpaceDE w:val="0"/>
        <w:autoSpaceDN w:val="0"/>
        <w:adjustRightInd w:val="0"/>
        <w:rPr>
          <w:noProof/>
          <w:lang w:val="id-ID"/>
        </w:rPr>
      </w:pPr>
    </w:p>
    <w:p w:rsidR="00C30CA7" w:rsidRPr="009A0A06" w:rsidRDefault="00C30CA7" w:rsidP="009A0A06">
      <w:pPr>
        <w:rPr>
          <w:lang w:val="id-ID"/>
        </w:rPr>
      </w:pPr>
    </w:p>
    <w:sectPr w:rsidR="00C30CA7" w:rsidRPr="009A0A06" w:rsidSect="00143399">
      <w:headerReference w:type="default" r:id="rId9"/>
      <w:footerReference w:type="default" r:id="rId10"/>
      <w:pgSz w:w="11906" w:h="16838"/>
      <w:pgMar w:top="2268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5052" w:rsidRDefault="00B95052">
      <w:r>
        <w:separator/>
      </w:r>
    </w:p>
  </w:endnote>
  <w:endnote w:type="continuationSeparator" w:id="0">
    <w:p w:rsidR="00B95052" w:rsidRDefault="00B950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A6F" w:rsidRDefault="00487A6F">
    <w:pPr>
      <w:pStyle w:val="Footer"/>
      <w:jc w:val="center"/>
    </w:pPr>
  </w:p>
  <w:p w:rsidR="00487A6F" w:rsidRDefault="00487A6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5052" w:rsidRDefault="00B95052">
      <w:r>
        <w:separator/>
      </w:r>
    </w:p>
  </w:footnote>
  <w:footnote w:type="continuationSeparator" w:id="0">
    <w:p w:rsidR="00B95052" w:rsidRDefault="00B9505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A6F" w:rsidRDefault="00487A6F">
    <w:pPr>
      <w:pStyle w:val="Header"/>
      <w:jc w:val="right"/>
    </w:pPr>
  </w:p>
  <w:p w:rsidR="00487A6F" w:rsidRDefault="00487A6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D34BA"/>
    <w:multiLevelType w:val="hybridMultilevel"/>
    <w:tmpl w:val="546E7588"/>
    <w:lvl w:ilvl="0" w:tplc="8762213E">
      <w:start w:val="1"/>
      <w:numFmt w:val="lowerLetter"/>
      <w:lvlText w:val="(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D948C4"/>
    <w:multiLevelType w:val="hybridMultilevel"/>
    <w:tmpl w:val="010EAD0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65A6EF46">
      <w:start w:val="1"/>
      <w:numFmt w:val="lowerLetter"/>
      <w:lvlText w:val="(%2)"/>
      <w:lvlJc w:val="left"/>
      <w:pPr>
        <w:ind w:left="1440" w:hanging="360"/>
      </w:pPr>
      <w:rPr>
        <w:rFonts w:ascii="Times New Roman" w:eastAsia="Times New Roman" w:hAnsi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025410"/>
    <w:multiLevelType w:val="hybridMultilevel"/>
    <w:tmpl w:val="D416CB1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DA966B14">
      <w:start w:val="1"/>
      <w:numFmt w:val="lowerLetter"/>
      <w:lvlText w:val="%2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2" w:tplc="F53E0A22">
      <w:start w:val="1"/>
      <w:numFmt w:val="decimal"/>
      <w:lvlText w:val="%3)"/>
      <w:lvlJc w:val="left"/>
      <w:pPr>
        <w:ind w:left="2340" w:hanging="360"/>
      </w:pPr>
      <w:rPr>
        <w:rFonts w:ascii="Times New Roman" w:eastAsia="Times New Roman" w:hAnsi="Times New Roman"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D87F8F"/>
    <w:multiLevelType w:val="hybridMultilevel"/>
    <w:tmpl w:val="BCBE7E56"/>
    <w:lvl w:ilvl="0" w:tplc="41EC5B54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DDD19BB"/>
    <w:multiLevelType w:val="hybridMultilevel"/>
    <w:tmpl w:val="42BEF6C4"/>
    <w:lvl w:ilvl="0" w:tplc="386ACD7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DF2FB8"/>
    <w:multiLevelType w:val="hybridMultilevel"/>
    <w:tmpl w:val="7B18B380"/>
    <w:lvl w:ilvl="0" w:tplc="CFA6D35C">
      <w:start w:val="1"/>
      <w:numFmt w:val="lowerLetter"/>
      <w:lvlText w:val="(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0A3035B"/>
    <w:multiLevelType w:val="hybridMultilevel"/>
    <w:tmpl w:val="8CC4A73C"/>
    <w:lvl w:ilvl="0" w:tplc="D1F66F3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0B22038"/>
    <w:multiLevelType w:val="hybridMultilevel"/>
    <w:tmpl w:val="873441BA"/>
    <w:lvl w:ilvl="0" w:tplc="E9CE180C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6295335"/>
    <w:multiLevelType w:val="hybridMultilevel"/>
    <w:tmpl w:val="B1688CE6"/>
    <w:lvl w:ilvl="0" w:tplc="F6084EBE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733460D"/>
    <w:multiLevelType w:val="hybridMultilevel"/>
    <w:tmpl w:val="77D6F2DA"/>
    <w:lvl w:ilvl="0" w:tplc="1C6A968E">
      <w:start w:val="1"/>
      <w:numFmt w:val="lowerLetter"/>
      <w:lvlText w:val="(%1)"/>
      <w:lvlJc w:val="left"/>
      <w:pPr>
        <w:ind w:left="72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7F72399"/>
    <w:multiLevelType w:val="hybridMultilevel"/>
    <w:tmpl w:val="0EC4B012"/>
    <w:lvl w:ilvl="0" w:tplc="9AA2E558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1">
    <w:nsid w:val="180705E4"/>
    <w:multiLevelType w:val="hybridMultilevel"/>
    <w:tmpl w:val="33FA8034"/>
    <w:lvl w:ilvl="0" w:tplc="AD9A8240">
      <w:start w:val="1"/>
      <w:numFmt w:val="lowerLetter"/>
      <w:lvlText w:val="%1)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8C57EA8"/>
    <w:multiLevelType w:val="hybridMultilevel"/>
    <w:tmpl w:val="DE54DC8C"/>
    <w:lvl w:ilvl="0" w:tplc="328EEF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19A34991"/>
    <w:multiLevelType w:val="hybridMultilevel"/>
    <w:tmpl w:val="258E0C9E"/>
    <w:lvl w:ilvl="0" w:tplc="C2BE90B0">
      <w:start w:val="1"/>
      <w:numFmt w:val="decimal"/>
      <w:lvlText w:val="%1)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4">
    <w:nsid w:val="222D5269"/>
    <w:multiLevelType w:val="hybridMultilevel"/>
    <w:tmpl w:val="F1B429A4"/>
    <w:lvl w:ilvl="0" w:tplc="FDFEA004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 w:tplc="DDA6AE24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  <w:b w:val="0"/>
      </w:rPr>
    </w:lvl>
    <w:lvl w:ilvl="2" w:tplc="7308996E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ascii="Times New Roman" w:eastAsia="Times New Roman" w:hAnsi="Times New Roman" w:cs="Times New Roman"/>
      </w:rPr>
    </w:lvl>
    <w:lvl w:ilvl="3" w:tplc="DB86247C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eastAsia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2F84EA3"/>
    <w:multiLevelType w:val="hybridMultilevel"/>
    <w:tmpl w:val="650E6434"/>
    <w:lvl w:ilvl="0" w:tplc="04090011">
      <w:start w:val="1"/>
      <w:numFmt w:val="decimal"/>
      <w:lvlText w:val="%1)"/>
      <w:lvlJc w:val="left"/>
      <w:pPr>
        <w:tabs>
          <w:tab w:val="num" w:pos="1440"/>
        </w:tabs>
        <w:ind w:left="1440" w:hanging="360"/>
      </w:pPr>
    </w:lvl>
    <w:lvl w:ilvl="1" w:tplc="04090003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88581BFC">
      <w:start w:val="1"/>
      <w:numFmt w:val="lowerLetter"/>
      <w:lvlText w:val="(%3)"/>
      <w:lvlJc w:val="left"/>
      <w:pPr>
        <w:tabs>
          <w:tab w:val="num" w:pos="2880"/>
        </w:tabs>
        <w:ind w:left="2880" w:hanging="360"/>
      </w:pPr>
      <w:rPr>
        <w:rFonts w:ascii="Times New Roman" w:eastAsia="Times New Roman" w:hAnsi="Times New Roman" w:cs="Times New Roman"/>
      </w:rPr>
    </w:lvl>
    <w:lvl w:ilvl="3" w:tplc="0409000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24BD2587"/>
    <w:multiLevelType w:val="hybridMultilevel"/>
    <w:tmpl w:val="A2A8944E"/>
    <w:lvl w:ilvl="0" w:tplc="E9B0A724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9EC6BC6"/>
    <w:multiLevelType w:val="hybridMultilevel"/>
    <w:tmpl w:val="6A8607D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B9F1C19"/>
    <w:multiLevelType w:val="hybridMultilevel"/>
    <w:tmpl w:val="C9B26050"/>
    <w:lvl w:ilvl="0" w:tplc="00F29A22">
      <w:start w:val="2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EC6209EA">
      <w:start w:val="1"/>
      <w:numFmt w:val="lowerLetter"/>
      <w:lvlText w:val="%2."/>
      <w:lvlJc w:val="left"/>
      <w:pPr>
        <w:ind w:left="502" w:hanging="360"/>
      </w:pPr>
      <w:rPr>
        <w:b w:val="0"/>
      </w:rPr>
    </w:lvl>
    <w:lvl w:ilvl="2" w:tplc="0421001B">
      <w:start w:val="1"/>
      <w:numFmt w:val="lowerRoman"/>
      <w:lvlText w:val="%3."/>
      <w:lvlJc w:val="right"/>
      <w:pPr>
        <w:ind w:left="1942" w:hanging="180"/>
      </w:pPr>
    </w:lvl>
    <w:lvl w:ilvl="3" w:tplc="3AEA9190">
      <w:start w:val="1"/>
      <w:numFmt w:val="decimal"/>
      <w:lvlText w:val="%4."/>
      <w:lvlJc w:val="left"/>
      <w:pPr>
        <w:ind w:left="786" w:hanging="360"/>
      </w:pPr>
      <w:rPr>
        <w:rFonts w:ascii="Times New Roman" w:eastAsia="Times New Roman" w:hAnsi="Times New Roman" w:cs="Times New Roman"/>
      </w:rPr>
    </w:lvl>
    <w:lvl w:ilvl="4" w:tplc="5FA01A7A">
      <w:start w:val="1"/>
      <w:numFmt w:val="decimal"/>
      <w:lvlText w:val="%5)"/>
      <w:lvlJc w:val="left"/>
      <w:pPr>
        <w:ind w:left="1353" w:hanging="360"/>
      </w:pPr>
      <w:rPr>
        <w:rFonts w:hint="default"/>
      </w:rPr>
    </w:lvl>
    <w:lvl w:ilvl="5" w:tplc="FA16D1E6">
      <w:start w:val="1"/>
      <w:numFmt w:val="lowerLetter"/>
      <w:lvlText w:val="%6."/>
      <w:lvlJc w:val="left"/>
      <w:pPr>
        <w:ind w:left="4282" w:hanging="360"/>
      </w:pPr>
      <w:rPr>
        <w:rFonts w:ascii="Times New Roman" w:eastAsia="Calibri" w:hAnsi="Times New Roman" w:cs="Times New Roman"/>
      </w:r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9">
    <w:nsid w:val="2D1F365D"/>
    <w:multiLevelType w:val="hybridMultilevel"/>
    <w:tmpl w:val="B7BC1E04"/>
    <w:lvl w:ilvl="0" w:tplc="D514FBBC">
      <w:start w:val="1"/>
      <w:numFmt w:val="decimal"/>
      <w:lvlText w:val="(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F3F3724"/>
    <w:multiLevelType w:val="hybridMultilevel"/>
    <w:tmpl w:val="75581A7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FF45118"/>
    <w:multiLevelType w:val="hybridMultilevel"/>
    <w:tmpl w:val="891C8A64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33980481"/>
    <w:multiLevelType w:val="multilevel"/>
    <w:tmpl w:val="88D4CC6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86" w:hanging="360"/>
      </w:pPr>
      <w:rPr>
        <w:rFonts w:ascii="Times New Roman" w:eastAsia="Times New Roman" w:hAnsi="Times New Roman" w:cs="Times New Roman"/>
      </w:rPr>
    </w:lvl>
    <w:lvl w:ilvl="2">
      <w:start w:val="1"/>
      <w:numFmt w:val="decimal"/>
      <w:lvlText w:val="%1.%2.%3.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208" w:hanging="1800"/>
      </w:pPr>
      <w:rPr>
        <w:rFonts w:hint="default"/>
      </w:rPr>
    </w:lvl>
  </w:abstractNum>
  <w:abstractNum w:abstractNumId="23">
    <w:nsid w:val="346C51AC"/>
    <w:multiLevelType w:val="hybridMultilevel"/>
    <w:tmpl w:val="66205108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7481555"/>
    <w:multiLevelType w:val="hybridMultilevel"/>
    <w:tmpl w:val="A0FEBF88"/>
    <w:lvl w:ilvl="0" w:tplc="E7564D66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5">
    <w:nsid w:val="3AE521F8"/>
    <w:multiLevelType w:val="multilevel"/>
    <w:tmpl w:val="57F22F74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(%3)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3">
      <w:start w:val="1"/>
      <w:numFmt w:val="lowerLetter"/>
      <w:lvlText w:val="%4)"/>
      <w:lvlJc w:val="left"/>
      <w:pPr>
        <w:ind w:left="2880" w:hanging="360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>
    <w:nsid w:val="3B057750"/>
    <w:multiLevelType w:val="hybridMultilevel"/>
    <w:tmpl w:val="90241E88"/>
    <w:lvl w:ilvl="0" w:tplc="7A0A642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B88122E"/>
    <w:multiLevelType w:val="hybridMultilevel"/>
    <w:tmpl w:val="9E4EAAD4"/>
    <w:lvl w:ilvl="0" w:tplc="35E4DEF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BCB172B"/>
    <w:multiLevelType w:val="hybridMultilevel"/>
    <w:tmpl w:val="6B7CCBEA"/>
    <w:lvl w:ilvl="0" w:tplc="8ABCD64A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1FF0B7C8">
      <w:start w:val="4"/>
      <w:numFmt w:val="decimal"/>
      <w:lvlText w:val="%2)"/>
      <w:lvlJc w:val="left"/>
      <w:pPr>
        <w:ind w:left="3600" w:hanging="360"/>
      </w:pPr>
      <w:rPr>
        <w:rFonts w:hint="default"/>
      </w:r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C5FA9B74">
      <w:start w:val="1"/>
      <w:numFmt w:val="lowerLetter"/>
      <w:lvlText w:val="%5."/>
      <w:lvlJc w:val="left"/>
      <w:pPr>
        <w:ind w:left="5760" w:hanging="360"/>
      </w:pPr>
      <w:rPr>
        <w:rFonts w:hint="default"/>
      </w:rPr>
    </w:lvl>
    <w:lvl w:ilvl="5" w:tplc="6D4A083A">
      <w:start w:val="1"/>
      <w:numFmt w:val="lowerLetter"/>
      <w:lvlText w:val="%6."/>
      <w:lvlJc w:val="right"/>
      <w:pPr>
        <w:ind w:left="6480" w:hanging="180"/>
      </w:pPr>
      <w:rPr>
        <w:rFonts w:ascii="Times New Roman" w:eastAsia="Times New Roman" w:hAnsi="Times New Roman" w:cs="Times New Roman"/>
      </w:r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9">
    <w:nsid w:val="3F1A7B4E"/>
    <w:multiLevelType w:val="hybridMultilevel"/>
    <w:tmpl w:val="280A7728"/>
    <w:lvl w:ilvl="0" w:tplc="940E4B08">
      <w:start w:val="1"/>
      <w:numFmt w:val="lowerLetter"/>
      <w:lvlText w:val="%1)"/>
      <w:lvlJc w:val="left"/>
      <w:pPr>
        <w:ind w:left="720" w:hanging="360"/>
      </w:pPr>
      <w:rPr>
        <w:b w:val="0"/>
      </w:rPr>
    </w:lvl>
    <w:lvl w:ilvl="1" w:tplc="FE9C302E">
      <w:start w:val="1"/>
      <w:numFmt w:val="decimal"/>
      <w:lvlText w:val="%2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24E7AD5"/>
    <w:multiLevelType w:val="hybridMultilevel"/>
    <w:tmpl w:val="D652909E"/>
    <w:lvl w:ilvl="0" w:tplc="29562E98">
      <w:start w:val="1"/>
      <w:numFmt w:val="decimal"/>
      <w:lvlText w:val="%1)"/>
      <w:lvlJc w:val="left"/>
      <w:pPr>
        <w:ind w:left="12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20" w:hanging="360"/>
      </w:pPr>
    </w:lvl>
    <w:lvl w:ilvl="2" w:tplc="0421001B" w:tentative="1">
      <w:start w:val="1"/>
      <w:numFmt w:val="lowerRoman"/>
      <w:lvlText w:val="%3."/>
      <w:lvlJc w:val="right"/>
      <w:pPr>
        <w:ind w:left="2640" w:hanging="180"/>
      </w:pPr>
    </w:lvl>
    <w:lvl w:ilvl="3" w:tplc="0421000F" w:tentative="1">
      <w:start w:val="1"/>
      <w:numFmt w:val="decimal"/>
      <w:lvlText w:val="%4."/>
      <w:lvlJc w:val="left"/>
      <w:pPr>
        <w:ind w:left="3360" w:hanging="360"/>
      </w:pPr>
    </w:lvl>
    <w:lvl w:ilvl="4" w:tplc="04210019" w:tentative="1">
      <w:start w:val="1"/>
      <w:numFmt w:val="lowerLetter"/>
      <w:lvlText w:val="%5."/>
      <w:lvlJc w:val="left"/>
      <w:pPr>
        <w:ind w:left="4080" w:hanging="360"/>
      </w:pPr>
    </w:lvl>
    <w:lvl w:ilvl="5" w:tplc="0421001B" w:tentative="1">
      <w:start w:val="1"/>
      <w:numFmt w:val="lowerRoman"/>
      <w:lvlText w:val="%6."/>
      <w:lvlJc w:val="right"/>
      <w:pPr>
        <w:ind w:left="4800" w:hanging="180"/>
      </w:pPr>
    </w:lvl>
    <w:lvl w:ilvl="6" w:tplc="0421000F" w:tentative="1">
      <w:start w:val="1"/>
      <w:numFmt w:val="decimal"/>
      <w:lvlText w:val="%7."/>
      <w:lvlJc w:val="left"/>
      <w:pPr>
        <w:ind w:left="5520" w:hanging="360"/>
      </w:pPr>
    </w:lvl>
    <w:lvl w:ilvl="7" w:tplc="04210019" w:tentative="1">
      <w:start w:val="1"/>
      <w:numFmt w:val="lowerLetter"/>
      <w:lvlText w:val="%8."/>
      <w:lvlJc w:val="left"/>
      <w:pPr>
        <w:ind w:left="6240" w:hanging="360"/>
      </w:pPr>
    </w:lvl>
    <w:lvl w:ilvl="8" w:tplc="0421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31">
    <w:nsid w:val="44B5194C"/>
    <w:multiLevelType w:val="hybridMultilevel"/>
    <w:tmpl w:val="5F105086"/>
    <w:lvl w:ilvl="0" w:tplc="E4C86D80">
      <w:start w:val="1"/>
      <w:numFmt w:val="lowerLetter"/>
      <w:lvlText w:val="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2">
    <w:nsid w:val="453242E6"/>
    <w:multiLevelType w:val="hybridMultilevel"/>
    <w:tmpl w:val="CEE250D6"/>
    <w:lvl w:ilvl="0" w:tplc="A8DC7A4A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 w:tplc="47BEA10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52C30BC">
      <w:start w:val="1"/>
      <w:numFmt w:val="lowerLetter"/>
      <w:lvlText w:val="%3)"/>
      <w:lvlJc w:val="left"/>
      <w:pPr>
        <w:tabs>
          <w:tab w:val="num" w:pos="2340"/>
        </w:tabs>
        <w:ind w:left="2340" w:hanging="360"/>
      </w:pPr>
    </w:lvl>
    <w:lvl w:ilvl="3" w:tplc="BCC438B4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eastAsia="Times New Roman" w:hAnsi="Times New Roman" w:cs="Times New Roman"/>
      </w:r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>
    <w:nsid w:val="481F1139"/>
    <w:multiLevelType w:val="hybridMultilevel"/>
    <w:tmpl w:val="528ADE6A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8855FE9"/>
    <w:multiLevelType w:val="hybridMultilevel"/>
    <w:tmpl w:val="156EA4FA"/>
    <w:lvl w:ilvl="0" w:tplc="B0983380">
      <w:start w:val="1"/>
      <w:numFmt w:val="decimal"/>
      <w:lvlText w:val="(%1)"/>
      <w:lvlJc w:val="left"/>
      <w:pPr>
        <w:tabs>
          <w:tab w:val="num" w:pos="1620"/>
        </w:tabs>
        <w:ind w:left="1620" w:hanging="360"/>
      </w:pPr>
      <w:rPr>
        <w:rFonts w:ascii="Times New Roman" w:eastAsia="Times New Roman" w:hAnsi="Times New Roman" w:cs="Times New Roman"/>
      </w:rPr>
    </w:lvl>
    <w:lvl w:ilvl="1" w:tplc="04090017">
      <w:start w:val="1"/>
      <w:numFmt w:val="lowerLetter"/>
      <w:lvlText w:val="%2)"/>
      <w:lvlJc w:val="left"/>
      <w:pPr>
        <w:tabs>
          <w:tab w:val="num" w:pos="2340"/>
        </w:tabs>
        <w:ind w:left="23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3060"/>
        </w:tabs>
        <w:ind w:left="30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3780"/>
        </w:tabs>
        <w:ind w:left="37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4500"/>
        </w:tabs>
        <w:ind w:left="45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5220"/>
        </w:tabs>
        <w:ind w:left="52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940"/>
        </w:tabs>
        <w:ind w:left="59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6660"/>
        </w:tabs>
        <w:ind w:left="66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7380"/>
        </w:tabs>
        <w:ind w:left="7380" w:hanging="180"/>
      </w:pPr>
      <w:rPr>
        <w:rFonts w:cs="Times New Roman"/>
      </w:rPr>
    </w:lvl>
  </w:abstractNum>
  <w:abstractNum w:abstractNumId="35">
    <w:nsid w:val="4C423542"/>
    <w:multiLevelType w:val="hybridMultilevel"/>
    <w:tmpl w:val="394EE1C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FA06F1D"/>
    <w:multiLevelType w:val="hybridMultilevel"/>
    <w:tmpl w:val="2ED0581A"/>
    <w:lvl w:ilvl="0" w:tplc="49D84078">
      <w:start w:val="1"/>
      <w:numFmt w:val="lowerLetter"/>
      <w:lvlText w:val="(%1)"/>
      <w:lvlJc w:val="left"/>
      <w:pPr>
        <w:ind w:left="360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4320" w:hanging="360"/>
      </w:pPr>
    </w:lvl>
    <w:lvl w:ilvl="2" w:tplc="0409001B">
      <w:start w:val="1"/>
      <w:numFmt w:val="lowerRoman"/>
      <w:lvlText w:val="%3."/>
      <w:lvlJc w:val="right"/>
      <w:pPr>
        <w:ind w:left="5040" w:hanging="180"/>
      </w:pPr>
    </w:lvl>
    <w:lvl w:ilvl="3" w:tplc="0409000F">
      <w:start w:val="1"/>
      <w:numFmt w:val="decimal"/>
      <w:lvlText w:val="%4."/>
      <w:lvlJc w:val="left"/>
      <w:pPr>
        <w:ind w:left="2204" w:hanging="360"/>
      </w:pPr>
    </w:lvl>
    <w:lvl w:ilvl="4" w:tplc="04090019">
      <w:start w:val="1"/>
      <w:numFmt w:val="lowerLetter"/>
      <w:lvlText w:val="%5."/>
      <w:lvlJc w:val="left"/>
      <w:pPr>
        <w:ind w:left="6480" w:hanging="360"/>
      </w:pPr>
    </w:lvl>
    <w:lvl w:ilvl="5" w:tplc="0409001B">
      <w:start w:val="1"/>
      <w:numFmt w:val="lowerRoman"/>
      <w:lvlText w:val="%6."/>
      <w:lvlJc w:val="right"/>
      <w:pPr>
        <w:ind w:left="7200" w:hanging="180"/>
      </w:pPr>
    </w:lvl>
    <w:lvl w:ilvl="6" w:tplc="0409000F">
      <w:start w:val="1"/>
      <w:numFmt w:val="decimal"/>
      <w:lvlText w:val="%7."/>
      <w:lvlJc w:val="left"/>
      <w:pPr>
        <w:ind w:left="7920" w:hanging="360"/>
      </w:pPr>
    </w:lvl>
    <w:lvl w:ilvl="7" w:tplc="04090019">
      <w:start w:val="1"/>
      <w:numFmt w:val="lowerLetter"/>
      <w:lvlText w:val="%8."/>
      <w:lvlJc w:val="left"/>
      <w:pPr>
        <w:ind w:left="8640" w:hanging="360"/>
      </w:pPr>
    </w:lvl>
    <w:lvl w:ilvl="8" w:tplc="0409001B">
      <w:start w:val="1"/>
      <w:numFmt w:val="lowerRoman"/>
      <w:lvlText w:val="%9."/>
      <w:lvlJc w:val="right"/>
      <w:pPr>
        <w:ind w:left="9360" w:hanging="180"/>
      </w:pPr>
    </w:lvl>
  </w:abstractNum>
  <w:abstractNum w:abstractNumId="37">
    <w:nsid w:val="501D3333"/>
    <w:multiLevelType w:val="hybridMultilevel"/>
    <w:tmpl w:val="9FA87D04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1171C9E"/>
    <w:multiLevelType w:val="hybridMultilevel"/>
    <w:tmpl w:val="04E4E47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2DD2C60"/>
    <w:multiLevelType w:val="hybridMultilevel"/>
    <w:tmpl w:val="8A42883C"/>
    <w:lvl w:ilvl="0" w:tplc="04210017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>
    <w:nsid w:val="54DA664B"/>
    <w:multiLevelType w:val="hybridMultilevel"/>
    <w:tmpl w:val="107CE284"/>
    <w:lvl w:ilvl="0" w:tplc="76840400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86C748E"/>
    <w:multiLevelType w:val="hybridMultilevel"/>
    <w:tmpl w:val="BEB603CA"/>
    <w:lvl w:ilvl="0" w:tplc="B366BEEE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A1A5B1A"/>
    <w:multiLevelType w:val="hybridMultilevel"/>
    <w:tmpl w:val="61BCC2E4"/>
    <w:lvl w:ilvl="0" w:tplc="5E3CA3B8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>
    <w:nsid w:val="61D44EAF"/>
    <w:multiLevelType w:val="hybridMultilevel"/>
    <w:tmpl w:val="0532BB10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7893572"/>
    <w:multiLevelType w:val="hybridMultilevel"/>
    <w:tmpl w:val="8D8E0E12"/>
    <w:lvl w:ilvl="0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45">
    <w:nsid w:val="684B6292"/>
    <w:multiLevelType w:val="hybridMultilevel"/>
    <w:tmpl w:val="6A26A402"/>
    <w:lvl w:ilvl="0" w:tplc="98F442C8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MS Mincho" w:hAnsi="Times New Roman" w:cs="Times New Roman"/>
      </w:rPr>
    </w:lvl>
    <w:lvl w:ilvl="1" w:tplc="490E17C2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 w:hint="default"/>
        <w:b w:val="0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46">
    <w:nsid w:val="68F85286"/>
    <w:multiLevelType w:val="hybridMultilevel"/>
    <w:tmpl w:val="D54EA3B2"/>
    <w:lvl w:ilvl="0" w:tplc="0E44A1AC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7">
    <w:nsid w:val="6A0E6754"/>
    <w:multiLevelType w:val="hybridMultilevel"/>
    <w:tmpl w:val="95C0862E"/>
    <w:lvl w:ilvl="0" w:tplc="0398517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BE91B62"/>
    <w:multiLevelType w:val="hybridMultilevel"/>
    <w:tmpl w:val="24288FD8"/>
    <w:lvl w:ilvl="0" w:tplc="CF6A96D2">
      <w:start w:val="1"/>
      <w:numFmt w:val="decimal"/>
      <w:lvlText w:val="(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9">
    <w:nsid w:val="6FD80565"/>
    <w:multiLevelType w:val="hybridMultilevel"/>
    <w:tmpl w:val="BDE2183C"/>
    <w:lvl w:ilvl="0" w:tplc="04210017">
      <w:start w:val="1"/>
      <w:numFmt w:val="lowerLetter"/>
      <w:lvlText w:val="%1)"/>
      <w:lvlJc w:val="left"/>
      <w:pPr>
        <w:tabs>
          <w:tab w:val="num" w:pos="1680"/>
        </w:tabs>
        <w:ind w:left="1680" w:hanging="9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50">
    <w:nsid w:val="72EA4B17"/>
    <w:multiLevelType w:val="multilevel"/>
    <w:tmpl w:val="05F87A5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1">
    <w:nsid w:val="73A676B1"/>
    <w:multiLevelType w:val="hybridMultilevel"/>
    <w:tmpl w:val="E28E239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3D92F1E"/>
    <w:multiLevelType w:val="hybridMultilevel"/>
    <w:tmpl w:val="81587762"/>
    <w:lvl w:ilvl="0" w:tplc="0421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4C740E1"/>
    <w:multiLevelType w:val="hybridMultilevel"/>
    <w:tmpl w:val="06D0B64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772C2D7E"/>
    <w:multiLevelType w:val="hybridMultilevel"/>
    <w:tmpl w:val="502C1C58"/>
    <w:lvl w:ilvl="0" w:tplc="E6888F76">
      <w:start w:val="1"/>
      <w:numFmt w:val="decimal"/>
      <w:lvlText w:val="%1)"/>
      <w:lvlJc w:val="left"/>
      <w:pPr>
        <w:ind w:left="720" w:hanging="360"/>
      </w:pPr>
      <w:rPr>
        <w:rFonts w:ascii="Times New Roman" w:eastAsiaTheme="minorEastAsia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7A9F7AFC"/>
    <w:multiLevelType w:val="hybridMultilevel"/>
    <w:tmpl w:val="91C2588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7BF3705A"/>
    <w:multiLevelType w:val="hybridMultilevel"/>
    <w:tmpl w:val="A9EA0992"/>
    <w:lvl w:ilvl="0" w:tplc="4514A5A8">
      <w:start w:val="1"/>
      <w:numFmt w:val="decimal"/>
      <w:lvlText w:val="%1."/>
      <w:lvlJc w:val="left"/>
      <w:pPr>
        <w:ind w:left="2832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552" w:hanging="360"/>
      </w:pPr>
    </w:lvl>
    <w:lvl w:ilvl="2" w:tplc="0421001B">
      <w:start w:val="1"/>
      <w:numFmt w:val="lowerRoman"/>
      <w:lvlText w:val="%3."/>
      <w:lvlJc w:val="right"/>
      <w:pPr>
        <w:ind w:left="4272" w:hanging="180"/>
      </w:pPr>
    </w:lvl>
    <w:lvl w:ilvl="3" w:tplc="0421000F">
      <w:start w:val="1"/>
      <w:numFmt w:val="decimal"/>
      <w:lvlText w:val="%4."/>
      <w:lvlJc w:val="left"/>
      <w:pPr>
        <w:ind w:left="4992" w:hanging="360"/>
      </w:pPr>
    </w:lvl>
    <w:lvl w:ilvl="4" w:tplc="04210019">
      <w:start w:val="1"/>
      <w:numFmt w:val="lowerLetter"/>
      <w:lvlText w:val="%5."/>
      <w:lvlJc w:val="left"/>
      <w:pPr>
        <w:ind w:left="5712" w:hanging="360"/>
      </w:pPr>
    </w:lvl>
    <w:lvl w:ilvl="5" w:tplc="0421001B" w:tentative="1">
      <w:start w:val="1"/>
      <w:numFmt w:val="lowerRoman"/>
      <w:lvlText w:val="%6."/>
      <w:lvlJc w:val="right"/>
      <w:pPr>
        <w:ind w:left="6432" w:hanging="180"/>
      </w:pPr>
    </w:lvl>
    <w:lvl w:ilvl="6" w:tplc="0421000F" w:tentative="1">
      <w:start w:val="1"/>
      <w:numFmt w:val="decimal"/>
      <w:lvlText w:val="%7."/>
      <w:lvlJc w:val="left"/>
      <w:pPr>
        <w:ind w:left="7152" w:hanging="360"/>
      </w:pPr>
    </w:lvl>
    <w:lvl w:ilvl="7" w:tplc="04210019" w:tentative="1">
      <w:start w:val="1"/>
      <w:numFmt w:val="lowerLetter"/>
      <w:lvlText w:val="%8."/>
      <w:lvlJc w:val="left"/>
      <w:pPr>
        <w:ind w:left="7872" w:hanging="360"/>
      </w:pPr>
    </w:lvl>
    <w:lvl w:ilvl="8" w:tplc="0421001B" w:tentative="1">
      <w:start w:val="1"/>
      <w:numFmt w:val="lowerRoman"/>
      <w:lvlText w:val="%9."/>
      <w:lvlJc w:val="right"/>
      <w:pPr>
        <w:ind w:left="8592" w:hanging="180"/>
      </w:pPr>
    </w:lvl>
  </w:abstractNum>
  <w:abstractNum w:abstractNumId="57">
    <w:nsid w:val="7F0F2E91"/>
    <w:multiLevelType w:val="hybridMultilevel"/>
    <w:tmpl w:val="F1BAEDDC"/>
    <w:lvl w:ilvl="0" w:tplc="9244CC36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1"/>
  </w:num>
  <w:num w:numId="2">
    <w:abstractNumId w:val="40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9"/>
  </w:num>
  <w:num w:numId="5">
    <w:abstractNumId w:val="4"/>
  </w:num>
  <w:num w:numId="6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6"/>
  </w:num>
  <w:num w:numId="10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5"/>
    <w:lvlOverride w:ilvl="0">
      <w:startOverride w:val="1"/>
    </w:lvlOverride>
    <w:lvlOverride w:ilvl="1"/>
    <w:lvlOverride w:ilvl="2">
      <w:startOverride w:val="1"/>
    </w:lvlOverride>
    <w:lvlOverride w:ilvl="3"/>
    <w:lvlOverride w:ilvl="4">
      <w:startOverride w:val="1"/>
    </w:lvlOverride>
    <w:lvlOverride w:ilvl="5">
      <w:startOverride w:val="1"/>
    </w:lvlOverride>
    <w:lvlOverride w:ilvl="6"/>
    <w:lvlOverride w:ilvl="7">
      <w:startOverride w:val="1"/>
    </w:lvlOverride>
    <w:lvlOverride w:ilvl="8">
      <w:startOverride w:val="1"/>
    </w:lvlOverride>
  </w:num>
  <w:num w:numId="13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6"/>
  </w:num>
  <w:num w:numId="15">
    <w:abstractNumId w:val="27"/>
  </w:num>
  <w:num w:numId="16">
    <w:abstractNumId w:val="20"/>
  </w:num>
  <w:num w:numId="17">
    <w:abstractNumId w:val="14"/>
  </w:num>
  <w:num w:numId="18">
    <w:abstractNumId w:val="34"/>
  </w:num>
  <w:num w:numId="19">
    <w:abstractNumId w:val="47"/>
  </w:num>
  <w:num w:numId="20">
    <w:abstractNumId w:val="11"/>
  </w:num>
  <w:num w:numId="21">
    <w:abstractNumId w:val="25"/>
  </w:num>
  <w:num w:numId="22">
    <w:abstractNumId w:val="22"/>
  </w:num>
  <w:num w:numId="23">
    <w:abstractNumId w:val="5"/>
  </w:num>
  <w:num w:numId="2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0"/>
  </w:num>
  <w:num w:numId="26">
    <w:abstractNumId w:val="24"/>
  </w:num>
  <w:num w:numId="27">
    <w:abstractNumId w:val="39"/>
  </w:num>
  <w:num w:numId="28">
    <w:abstractNumId w:val="7"/>
  </w:num>
  <w:num w:numId="29">
    <w:abstractNumId w:val="43"/>
  </w:num>
  <w:num w:numId="30">
    <w:abstractNumId w:val="29"/>
  </w:num>
  <w:num w:numId="31">
    <w:abstractNumId w:val="49"/>
  </w:num>
  <w:num w:numId="32">
    <w:abstractNumId w:val="33"/>
  </w:num>
  <w:num w:numId="33">
    <w:abstractNumId w:val="37"/>
  </w:num>
  <w:num w:numId="34">
    <w:abstractNumId w:val="57"/>
  </w:num>
  <w:num w:numId="35">
    <w:abstractNumId w:val="8"/>
  </w:num>
  <w:num w:numId="36">
    <w:abstractNumId w:val="31"/>
  </w:num>
  <w:num w:numId="37">
    <w:abstractNumId w:val="2"/>
  </w:num>
  <w:num w:numId="38">
    <w:abstractNumId w:val="28"/>
  </w:num>
  <w:num w:numId="39">
    <w:abstractNumId w:val="12"/>
  </w:num>
  <w:num w:numId="40">
    <w:abstractNumId w:val="56"/>
  </w:num>
  <w:num w:numId="41">
    <w:abstractNumId w:val="23"/>
  </w:num>
  <w:num w:numId="42">
    <w:abstractNumId w:val="13"/>
  </w:num>
  <w:num w:numId="43">
    <w:abstractNumId w:val="16"/>
  </w:num>
  <w:num w:numId="44">
    <w:abstractNumId w:val="46"/>
  </w:num>
  <w:num w:numId="45">
    <w:abstractNumId w:val="54"/>
  </w:num>
  <w:num w:numId="46">
    <w:abstractNumId w:val="3"/>
  </w:num>
  <w:num w:numId="47">
    <w:abstractNumId w:val="50"/>
  </w:num>
  <w:num w:numId="48">
    <w:abstractNumId w:val="53"/>
  </w:num>
  <w:num w:numId="49">
    <w:abstractNumId w:val="51"/>
  </w:num>
  <w:num w:numId="50">
    <w:abstractNumId w:val="55"/>
  </w:num>
  <w:num w:numId="51">
    <w:abstractNumId w:val="38"/>
  </w:num>
  <w:num w:numId="52">
    <w:abstractNumId w:val="17"/>
  </w:num>
  <w:num w:numId="53">
    <w:abstractNumId w:val="52"/>
  </w:num>
  <w:num w:numId="54">
    <w:abstractNumId w:val="35"/>
  </w:num>
  <w:num w:numId="55">
    <w:abstractNumId w:val="44"/>
  </w:num>
  <w:num w:numId="56">
    <w:abstractNumId w:val="21"/>
  </w:num>
  <w:num w:numId="57">
    <w:abstractNumId w:val="18"/>
  </w:num>
  <w:num w:numId="58">
    <w:abstractNumId w:val="30"/>
  </w:num>
  <w:numIdMacAtCleanup w:val="5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hideSpellingErrors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CF6753"/>
    <w:rsid w:val="00003941"/>
    <w:rsid w:val="00012489"/>
    <w:rsid w:val="00036ADB"/>
    <w:rsid w:val="00041D98"/>
    <w:rsid w:val="00056DDB"/>
    <w:rsid w:val="00063A52"/>
    <w:rsid w:val="0006673C"/>
    <w:rsid w:val="000747CB"/>
    <w:rsid w:val="0007501A"/>
    <w:rsid w:val="00092060"/>
    <w:rsid w:val="000947C7"/>
    <w:rsid w:val="000A77AC"/>
    <w:rsid w:val="000B7B69"/>
    <w:rsid w:val="000C00E2"/>
    <w:rsid w:val="000C18F2"/>
    <w:rsid w:val="000C4BC4"/>
    <w:rsid w:val="000C5D6C"/>
    <w:rsid w:val="000C6826"/>
    <w:rsid w:val="000D5BDF"/>
    <w:rsid w:val="000D5E8D"/>
    <w:rsid w:val="000E6593"/>
    <w:rsid w:val="000E74B6"/>
    <w:rsid w:val="000E7D6C"/>
    <w:rsid w:val="000F5C0C"/>
    <w:rsid w:val="000F6615"/>
    <w:rsid w:val="00104566"/>
    <w:rsid w:val="0011004B"/>
    <w:rsid w:val="00112498"/>
    <w:rsid w:val="0011300B"/>
    <w:rsid w:val="00113CE7"/>
    <w:rsid w:val="00117B90"/>
    <w:rsid w:val="00126825"/>
    <w:rsid w:val="00131603"/>
    <w:rsid w:val="00136CB1"/>
    <w:rsid w:val="00142406"/>
    <w:rsid w:val="00143399"/>
    <w:rsid w:val="00185E41"/>
    <w:rsid w:val="001A38BD"/>
    <w:rsid w:val="001B4E48"/>
    <w:rsid w:val="001C3A3A"/>
    <w:rsid w:val="001C73F1"/>
    <w:rsid w:val="001D35A1"/>
    <w:rsid w:val="001E1E5F"/>
    <w:rsid w:val="001E7EB9"/>
    <w:rsid w:val="001F0651"/>
    <w:rsid w:val="001F56B1"/>
    <w:rsid w:val="00211E51"/>
    <w:rsid w:val="00212156"/>
    <w:rsid w:val="00215009"/>
    <w:rsid w:val="00224940"/>
    <w:rsid w:val="00224B2B"/>
    <w:rsid w:val="0022527F"/>
    <w:rsid w:val="00230F2D"/>
    <w:rsid w:val="00242560"/>
    <w:rsid w:val="002436E6"/>
    <w:rsid w:val="00244DAA"/>
    <w:rsid w:val="00247C90"/>
    <w:rsid w:val="00250341"/>
    <w:rsid w:val="002548E0"/>
    <w:rsid w:val="00261DB6"/>
    <w:rsid w:val="00263CA3"/>
    <w:rsid w:val="00274AAE"/>
    <w:rsid w:val="00281187"/>
    <w:rsid w:val="00282096"/>
    <w:rsid w:val="002827A9"/>
    <w:rsid w:val="00283F70"/>
    <w:rsid w:val="002874FE"/>
    <w:rsid w:val="0029338B"/>
    <w:rsid w:val="00293ED5"/>
    <w:rsid w:val="002941B4"/>
    <w:rsid w:val="00294D35"/>
    <w:rsid w:val="00297CD4"/>
    <w:rsid w:val="002A0C3E"/>
    <w:rsid w:val="002A366E"/>
    <w:rsid w:val="002B0455"/>
    <w:rsid w:val="002B0CE1"/>
    <w:rsid w:val="002C0E06"/>
    <w:rsid w:val="002C2450"/>
    <w:rsid w:val="002C35C6"/>
    <w:rsid w:val="002C3D28"/>
    <w:rsid w:val="002C61EA"/>
    <w:rsid w:val="002F008A"/>
    <w:rsid w:val="002F2218"/>
    <w:rsid w:val="002F4884"/>
    <w:rsid w:val="002F5D6D"/>
    <w:rsid w:val="00305989"/>
    <w:rsid w:val="00313576"/>
    <w:rsid w:val="00314E77"/>
    <w:rsid w:val="00320579"/>
    <w:rsid w:val="00333101"/>
    <w:rsid w:val="0033592C"/>
    <w:rsid w:val="00342898"/>
    <w:rsid w:val="00343686"/>
    <w:rsid w:val="00346E9F"/>
    <w:rsid w:val="00351F8F"/>
    <w:rsid w:val="003535BC"/>
    <w:rsid w:val="00353ABE"/>
    <w:rsid w:val="0036644C"/>
    <w:rsid w:val="00366B03"/>
    <w:rsid w:val="003719FD"/>
    <w:rsid w:val="00384394"/>
    <w:rsid w:val="00390E60"/>
    <w:rsid w:val="00393ABA"/>
    <w:rsid w:val="003A367F"/>
    <w:rsid w:val="003B5316"/>
    <w:rsid w:val="003C1D0F"/>
    <w:rsid w:val="003C43F7"/>
    <w:rsid w:val="003C5611"/>
    <w:rsid w:val="003D09B2"/>
    <w:rsid w:val="003D6EA6"/>
    <w:rsid w:val="003E10BC"/>
    <w:rsid w:val="003F210F"/>
    <w:rsid w:val="003F5E4A"/>
    <w:rsid w:val="00411E7F"/>
    <w:rsid w:val="004227B0"/>
    <w:rsid w:val="0044257E"/>
    <w:rsid w:val="00444E10"/>
    <w:rsid w:val="00447374"/>
    <w:rsid w:val="00452AD7"/>
    <w:rsid w:val="004706CD"/>
    <w:rsid w:val="004744A1"/>
    <w:rsid w:val="0048271B"/>
    <w:rsid w:val="00487A6F"/>
    <w:rsid w:val="00492E31"/>
    <w:rsid w:val="00493C38"/>
    <w:rsid w:val="004B147F"/>
    <w:rsid w:val="004C1B85"/>
    <w:rsid w:val="004E33E9"/>
    <w:rsid w:val="004E3D90"/>
    <w:rsid w:val="004E4F79"/>
    <w:rsid w:val="004F1D4D"/>
    <w:rsid w:val="004F2054"/>
    <w:rsid w:val="004F2369"/>
    <w:rsid w:val="004F55C8"/>
    <w:rsid w:val="0051040D"/>
    <w:rsid w:val="005123E9"/>
    <w:rsid w:val="005172B3"/>
    <w:rsid w:val="00520D6A"/>
    <w:rsid w:val="00522BE8"/>
    <w:rsid w:val="00524307"/>
    <w:rsid w:val="00540A14"/>
    <w:rsid w:val="00541E0C"/>
    <w:rsid w:val="00550EC0"/>
    <w:rsid w:val="00554F37"/>
    <w:rsid w:val="00563F98"/>
    <w:rsid w:val="00570108"/>
    <w:rsid w:val="00570F4F"/>
    <w:rsid w:val="00582623"/>
    <w:rsid w:val="00587959"/>
    <w:rsid w:val="00594C08"/>
    <w:rsid w:val="005A02EA"/>
    <w:rsid w:val="005B1DC6"/>
    <w:rsid w:val="005C01D7"/>
    <w:rsid w:val="005C24CA"/>
    <w:rsid w:val="005C4F42"/>
    <w:rsid w:val="005C5BD3"/>
    <w:rsid w:val="005D2969"/>
    <w:rsid w:val="005D4FE9"/>
    <w:rsid w:val="005D56B7"/>
    <w:rsid w:val="005E2FEC"/>
    <w:rsid w:val="005E4C07"/>
    <w:rsid w:val="005F0A62"/>
    <w:rsid w:val="005F5027"/>
    <w:rsid w:val="00600780"/>
    <w:rsid w:val="00603648"/>
    <w:rsid w:val="00604C78"/>
    <w:rsid w:val="0060612B"/>
    <w:rsid w:val="00614D01"/>
    <w:rsid w:val="00624810"/>
    <w:rsid w:val="006342FE"/>
    <w:rsid w:val="00635280"/>
    <w:rsid w:val="0063580A"/>
    <w:rsid w:val="0063654A"/>
    <w:rsid w:val="00640BF3"/>
    <w:rsid w:val="00647ABF"/>
    <w:rsid w:val="006502AA"/>
    <w:rsid w:val="00655CFA"/>
    <w:rsid w:val="006664AE"/>
    <w:rsid w:val="00675670"/>
    <w:rsid w:val="00677DB1"/>
    <w:rsid w:val="00677E93"/>
    <w:rsid w:val="00690DEE"/>
    <w:rsid w:val="006A2A79"/>
    <w:rsid w:val="006B24C4"/>
    <w:rsid w:val="006C164E"/>
    <w:rsid w:val="006C4B61"/>
    <w:rsid w:val="006F5D27"/>
    <w:rsid w:val="00705B27"/>
    <w:rsid w:val="00710C04"/>
    <w:rsid w:val="007152EE"/>
    <w:rsid w:val="0072331D"/>
    <w:rsid w:val="00724BEB"/>
    <w:rsid w:val="007508B1"/>
    <w:rsid w:val="00756A3C"/>
    <w:rsid w:val="00794CE4"/>
    <w:rsid w:val="007A3FDB"/>
    <w:rsid w:val="007B26E4"/>
    <w:rsid w:val="007C39C2"/>
    <w:rsid w:val="007E508D"/>
    <w:rsid w:val="007E667A"/>
    <w:rsid w:val="008117C9"/>
    <w:rsid w:val="008164CF"/>
    <w:rsid w:val="008227CA"/>
    <w:rsid w:val="008234C5"/>
    <w:rsid w:val="00836CF2"/>
    <w:rsid w:val="008503C6"/>
    <w:rsid w:val="0085329F"/>
    <w:rsid w:val="00857295"/>
    <w:rsid w:val="0088235B"/>
    <w:rsid w:val="008843E2"/>
    <w:rsid w:val="00896811"/>
    <w:rsid w:val="008B713B"/>
    <w:rsid w:val="008B7679"/>
    <w:rsid w:val="008D053B"/>
    <w:rsid w:val="008D3A9E"/>
    <w:rsid w:val="008E07A3"/>
    <w:rsid w:val="008E3262"/>
    <w:rsid w:val="008E4F30"/>
    <w:rsid w:val="008E7581"/>
    <w:rsid w:val="0090551A"/>
    <w:rsid w:val="00913CF1"/>
    <w:rsid w:val="00916618"/>
    <w:rsid w:val="00917FD6"/>
    <w:rsid w:val="009227ED"/>
    <w:rsid w:val="00926917"/>
    <w:rsid w:val="00932C0C"/>
    <w:rsid w:val="009436A4"/>
    <w:rsid w:val="009546D0"/>
    <w:rsid w:val="009567C6"/>
    <w:rsid w:val="009615B0"/>
    <w:rsid w:val="009642C0"/>
    <w:rsid w:val="009645D0"/>
    <w:rsid w:val="009651BA"/>
    <w:rsid w:val="009659A3"/>
    <w:rsid w:val="00970650"/>
    <w:rsid w:val="00985E7B"/>
    <w:rsid w:val="0099341F"/>
    <w:rsid w:val="009A0A06"/>
    <w:rsid w:val="009A25D0"/>
    <w:rsid w:val="009A54C4"/>
    <w:rsid w:val="009A5896"/>
    <w:rsid w:val="009B0C04"/>
    <w:rsid w:val="009B4202"/>
    <w:rsid w:val="009C2C33"/>
    <w:rsid w:val="009C4930"/>
    <w:rsid w:val="009D0DDB"/>
    <w:rsid w:val="009D119E"/>
    <w:rsid w:val="009D423E"/>
    <w:rsid w:val="009D5EB2"/>
    <w:rsid w:val="009D696A"/>
    <w:rsid w:val="009D74EC"/>
    <w:rsid w:val="009E398C"/>
    <w:rsid w:val="009E41B7"/>
    <w:rsid w:val="009E5374"/>
    <w:rsid w:val="009F1899"/>
    <w:rsid w:val="00A06DCC"/>
    <w:rsid w:val="00A073BE"/>
    <w:rsid w:val="00A13DC0"/>
    <w:rsid w:val="00A172E2"/>
    <w:rsid w:val="00A179B4"/>
    <w:rsid w:val="00A2750B"/>
    <w:rsid w:val="00A313D4"/>
    <w:rsid w:val="00A32DE1"/>
    <w:rsid w:val="00A44115"/>
    <w:rsid w:val="00A50722"/>
    <w:rsid w:val="00A51A4D"/>
    <w:rsid w:val="00A51FFF"/>
    <w:rsid w:val="00A6099E"/>
    <w:rsid w:val="00A9036A"/>
    <w:rsid w:val="00AA4B5B"/>
    <w:rsid w:val="00AC3E18"/>
    <w:rsid w:val="00AD0471"/>
    <w:rsid w:val="00AD5C13"/>
    <w:rsid w:val="00AE3EFE"/>
    <w:rsid w:val="00AF6EA4"/>
    <w:rsid w:val="00AF7AB8"/>
    <w:rsid w:val="00B03D09"/>
    <w:rsid w:val="00B03D37"/>
    <w:rsid w:val="00B06EE0"/>
    <w:rsid w:val="00B31947"/>
    <w:rsid w:val="00B33369"/>
    <w:rsid w:val="00B3494E"/>
    <w:rsid w:val="00B43E2B"/>
    <w:rsid w:val="00B5106E"/>
    <w:rsid w:val="00B72946"/>
    <w:rsid w:val="00B740DB"/>
    <w:rsid w:val="00B76EC5"/>
    <w:rsid w:val="00B93B3B"/>
    <w:rsid w:val="00B94192"/>
    <w:rsid w:val="00B95052"/>
    <w:rsid w:val="00B97AAF"/>
    <w:rsid w:val="00BB095B"/>
    <w:rsid w:val="00BB2162"/>
    <w:rsid w:val="00BB2F18"/>
    <w:rsid w:val="00BB57F1"/>
    <w:rsid w:val="00BC2E1C"/>
    <w:rsid w:val="00BC77C6"/>
    <w:rsid w:val="00BD2265"/>
    <w:rsid w:val="00BD715D"/>
    <w:rsid w:val="00BE2310"/>
    <w:rsid w:val="00BF0283"/>
    <w:rsid w:val="00BF1BE4"/>
    <w:rsid w:val="00C013D0"/>
    <w:rsid w:val="00C035F9"/>
    <w:rsid w:val="00C30CA7"/>
    <w:rsid w:val="00C310C0"/>
    <w:rsid w:val="00C3124C"/>
    <w:rsid w:val="00C36956"/>
    <w:rsid w:val="00C379BE"/>
    <w:rsid w:val="00C40EED"/>
    <w:rsid w:val="00C40F11"/>
    <w:rsid w:val="00C52376"/>
    <w:rsid w:val="00C56B5D"/>
    <w:rsid w:val="00C62A81"/>
    <w:rsid w:val="00C67184"/>
    <w:rsid w:val="00C67206"/>
    <w:rsid w:val="00C80401"/>
    <w:rsid w:val="00C93361"/>
    <w:rsid w:val="00C93FC0"/>
    <w:rsid w:val="00C9574A"/>
    <w:rsid w:val="00CA00A7"/>
    <w:rsid w:val="00CA2915"/>
    <w:rsid w:val="00CA7266"/>
    <w:rsid w:val="00CB0D7A"/>
    <w:rsid w:val="00CD4246"/>
    <w:rsid w:val="00CD6161"/>
    <w:rsid w:val="00CE0188"/>
    <w:rsid w:val="00CF6753"/>
    <w:rsid w:val="00D0784D"/>
    <w:rsid w:val="00D11D52"/>
    <w:rsid w:val="00D21789"/>
    <w:rsid w:val="00D34D9E"/>
    <w:rsid w:val="00D4439F"/>
    <w:rsid w:val="00D44A02"/>
    <w:rsid w:val="00D45A26"/>
    <w:rsid w:val="00D45D42"/>
    <w:rsid w:val="00D57FD0"/>
    <w:rsid w:val="00D61E4F"/>
    <w:rsid w:val="00D77ECD"/>
    <w:rsid w:val="00D840FE"/>
    <w:rsid w:val="00D908C6"/>
    <w:rsid w:val="00DA2BD6"/>
    <w:rsid w:val="00DA3903"/>
    <w:rsid w:val="00DB47B3"/>
    <w:rsid w:val="00DB5D4C"/>
    <w:rsid w:val="00DB6A63"/>
    <w:rsid w:val="00DC66BD"/>
    <w:rsid w:val="00DD1187"/>
    <w:rsid w:val="00DD2B9E"/>
    <w:rsid w:val="00DE057B"/>
    <w:rsid w:val="00DE3B3C"/>
    <w:rsid w:val="00E008BC"/>
    <w:rsid w:val="00E029A6"/>
    <w:rsid w:val="00E1189D"/>
    <w:rsid w:val="00E25204"/>
    <w:rsid w:val="00E25AAD"/>
    <w:rsid w:val="00E476C3"/>
    <w:rsid w:val="00E479E6"/>
    <w:rsid w:val="00E5177C"/>
    <w:rsid w:val="00E660B5"/>
    <w:rsid w:val="00E67F79"/>
    <w:rsid w:val="00E7074A"/>
    <w:rsid w:val="00E73C4A"/>
    <w:rsid w:val="00E82D4D"/>
    <w:rsid w:val="00E85DEB"/>
    <w:rsid w:val="00E868A5"/>
    <w:rsid w:val="00E87B77"/>
    <w:rsid w:val="00E915D1"/>
    <w:rsid w:val="00E91D79"/>
    <w:rsid w:val="00E92BA8"/>
    <w:rsid w:val="00E931B8"/>
    <w:rsid w:val="00E94C82"/>
    <w:rsid w:val="00EA575A"/>
    <w:rsid w:val="00EA71D6"/>
    <w:rsid w:val="00EC27CE"/>
    <w:rsid w:val="00ED3956"/>
    <w:rsid w:val="00ED5220"/>
    <w:rsid w:val="00EE0C49"/>
    <w:rsid w:val="00EE52F3"/>
    <w:rsid w:val="00EF3740"/>
    <w:rsid w:val="00EF4701"/>
    <w:rsid w:val="00EF62A5"/>
    <w:rsid w:val="00F024DB"/>
    <w:rsid w:val="00F069E6"/>
    <w:rsid w:val="00F074AF"/>
    <w:rsid w:val="00F103D0"/>
    <w:rsid w:val="00F13869"/>
    <w:rsid w:val="00F172FF"/>
    <w:rsid w:val="00F213C9"/>
    <w:rsid w:val="00F227CA"/>
    <w:rsid w:val="00F25161"/>
    <w:rsid w:val="00F27328"/>
    <w:rsid w:val="00F32604"/>
    <w:rsid w:val="00F336EC"/>
    <w:rsid w:val="00F369F9"/>
    <w:rsid w:val="00F43293"/>
    <w:rsid w:val="00F5270A"/>
    <w:rsid w:val="00F52CDB"/>
    <w:rsid w:val="00F619A7"/>
    <w:rsid w:val="00F62330"/>
    <w:rsid w:val="00F651AC"/>
    <w:rsid w:val="00F7497A"/>
    <w:rsid w:val="00F7775E"/>
    <w:rsid w:val="00F80682"/>
    <w:rsid w:val="00F811C9"/>
    <w:rsid w:val="00F86EF9"/>
    <w:rsid w:val="00F919E7"/>
    <w:rsid w:val="00F96B77"/>
    <w:rsid w:val="00FB44FF"/>
    <w:rsid w:val="00FC20AB"/>
    <w:rsid w:val="00FC367B"/>
    <w:rsid w:val="00FD145F"/>
    <w:rsid w:val="00FD61AC"/>
    <w:rsid w:val="00FF2992"/>
    <w:rsid w:val="00FF2D6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Indent 3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F675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F6753"/>
    <w:pPr>
      <w:keepNext/>
      <w:tabs>
        <w:tab w:val="num" w:pos="720"/>
      </w:tabs>
      <w:spacing w:before="240" w:after="60"/>
      <w:ind w:left="720" w:hanging="360"/>
      <w:outlineLvl w:val="0"/>
    </w:pPr>
    <w:rPr>
      <w:rFonts w:ascii="Cambria" w:hAnsi="Cambria" w:cs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2F2218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F6753"/>
    <w:pPr>
      <w:spacing w:before="240" w:after="60"/>
      <w:outlineLvl w:val="7"/>
    </w:pPr>
    <w:rPr>
      <w:rFonts w:ascii="Calibri" w:hAnsi="Calibr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CF6753"/>
    <w:rPr>
      <w:rFonts w:ascii="Cambria" w:eastAsia="Times New Roman" w:hAnsi="Cambria" w:cs="Cambria"/>
      <w:b/>
      <w:bCs/>
      <w:kern w:val="32"/>
      <w:sz w:val="32"/>
      <w:szCs w:val="32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F6753"/>
    <w:rPr>
      <w:rFonts w:ascii="Calibri" w:eastAsia="Times New Roman" w:hAnsi="Calibri" w:cs="Times New Roman"/>
      <w:i/>
      <w:iCs/>
      <w:sz w:val="24"/>
      <w:szCs w:val="24"/>
      <w:lang w:val="en-US"/>
    </w:rPr>
  </w:style>
  <w:style w:type="paragraph" w:styleId="ListParagraph">
    <w:name w:val="List Paragraph"/>
    <w:aliases w:val="skripsi,spasi 2 taiiii,Body of text,List Paragraph1,Colorful List - Accent 11,Char Char2,List Paragraph2,sub de titre 4,ANNEX,List Paragraph11,TABEL,kepala,Char Char21,Tabel,SUB BAB2"/>
    <w:basedOn w:val="Normal"/>
    <w:link w:val="ListParagraphChar"/>
    <w:uiPriority w:val="34"/>
    <w:qFormat/>
    <w:rsid w:val="00CF6753"/>
    <w:pPr>
      <w:ind w:left="720"/>
      <w:contextualSpacing/>
    </w:pPr>
  </w:style>
  <w:style w:type="character" w:customStyle="1" w:styleId="ListParagraphChar">
    <w:name w:val="List Paragraph Char"/>
    <w:aliases w:val="skripsi Char,spasi 2 taiiii Char,Body of text Char,List Paragraph1 Char,Colorful List - Accent 11 Char,Char Char2 Char,List Paragraph2 Char,sub de titre 4 Char,ANNEX Char,List Paragraph11 Char,TABEL Char,kepala Char,Char Char21 Char"/>
    <w:link w:val="ListParagraph"/>
    <w:uiPriority w:val="34"/>
    <w:locked/>
    <w:rsid w:val="00CF6753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rsid w:val="00CF6753"/>
    <w:rPr>
      <w:strike w:val="0"/>
      <w:dstrike w:val="0"/>
      <w:color w:val="CC3300"/>
      <w:u w:val="none"/>
      <w:effect w:val="none"/>
    </w:rPr>
  </w:style>
  <w:style w:type="paragraph" w:customStyle="1" w:styleId="msolistparagraph0">
    <w:name w:val="msolistparagraph"/>
    <w:basedOn w:val="Normal"/>
    <w:rsid w:val="00CF6753"/>
    <w:pPr>
      <w:ind w:left="720"/>
      <w:jc w:val="center"/>
    </w:pPr>
    <w:rPr>
      <w:rFonts w:ascii="Arial" w:hAnsi="Arial" w:cs="Arial"/>
      <w:lang w:val="id-ID"/>
    </w:rPr>
  </w:style>
  <w:style w:type="paragraph" w:customStyle="1" w:styleId="CharChar6">
    <w:name w:val="Char Char6"/>
    <w:basedOn w:val="Normal"/>
    <w:rsid w:val="00CF6753"/>
    <w:pPr>
      <w:ind w:left="720"/>
      <w:jc w:val="center"/>
    </w:pPr>
    <w:rPr>
      <w:rFonts w:ascii="Arial" w:hAnsi="Arial"/>
      <w:lang w:val="id-ID"/>
    </w:rPr>
  </w:style>
  <w:style w:type="paragraph" w:customStyle="1" w:styleId="Default">
    <w:name w:val="Default"/>
    <w:rsid w:val="00CF675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rsid w:val="00CF6753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rsid w:val="00CF6753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link w:val="BodyText"/>
    <w:locked/>
    <w:rsid w:val="00CF6753"/>
    <w:rPr>
      <w:sz w:val="24"/>
      <w:szCs w:val="24"/>
    </w:rPr>
  </w:style>
  <w:style w:type="paragraph" w:styleId="BodyText">
    <w:name w:val="Body Text"/>
    <w:basedOn w:val="Normal"/>
    <w:link w:val="BodyTextChar"/>
    <w:rsid w:val="00CF6753"/>
    <w:pPr>
      <w:spacing w:after="120"/>
    </w:pPr>
    <w:rPr>
      <w:rFonts w:asciiTheme="minorHAnsi" w:eastAsiaTheme="minorHAnsi" w:hAnsiTheme="minorHAnsi" w:cstheme="minorBidi"/>
      <w:lang w:val="id-ID"/>
    </w:rPr>
  </w:style>
  <w:style w:type="character" w:customStyle="1" w:styleId="BodyTextChar1">
    <w:name w:val="Body Text Char1"/>
    <w:basedOn w:val="DefaultParagraphFont"/>
    <w:uiPriority w:val="99"/>
    <w:semiHidden/>
    <w:rsid w:val="00CF6753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Indent3Char">
    <w:name w:val="Body Text Indent 3 Char"/>
    <w:link w:val="BodyTextIndent3"/>
    <w:locked/>
    <w:rsid w:val="00CF6753"/>
    <w:rPr>
      <w:sz w:val="16"/>
      <w:szCs w:val="16"/>
    </w:rPr>
  </w:style>
  <w:style w:type="paragraph" w:styleId="BodyTextIndent3">
    <w:name w:val="Body Text Indent 3"/>
    <w:basedOn w:val="Normal"/>
    <w:link w:val="BodyTextIndent3Char"/>
    <w:rsid w:val="00CF6753"/>
    <w:pPr>
      <w:spacing w:after="120"/>
      <w:ind w:left="283"/>
    </w:pPr>
    <w:rPr>
      <w:rFonts w:asciiTheme="minorHAnsi" w:eastAsiaTheme="minorHAnsi" w:hAnsiTheme="minorHAnsi" w:cstheme="minorBidi"/>
      <w:sz w:val="16"/>
      <w:szCs w:val="16"/>
      <w:lang w:val="id-ID"/>
    </w:rPr>
  </w:style>
  <w:style w:type="character" w:customStyle="1" w:styleId="BodyTextIndent3Char1">
    <w:name w:val="Body Text Indent 3 Char1"/>
    <w:basedOn w:val="DefaultParagraphFont"/>
    <w:uiPriority w:val="99"/>
    <w:semiHidden/>
    <w:rsid w:val="00CF6753"/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FootnoteTextChar">
    <w:name w:val="Footnote Text Char"/>
    <w:link w:val="FootnoteText"/>
    <w:locked/>
    <w:rsid w:val="00CF6753"/>
    <w:rPr>
      <w:rFonts w:ascii="Calibri" w:eastAsia="Calibri" w:hAnsi="Calibri" w:cs="Calibri"/>
    </w:rPr>
  </w:style>
  <w:style w:type="paragraph" w:styleId="FootnoteText">
    <w:name w:val="footnote text"/>
    <w:basedOn w:val="Normal"/>
    <w:link w:val="FootnoteTextChar"/>
    <w:rsid w:val="00CF6753"/>
    <w:rPr>
      <w:rFonts w:ascii="Calibri" w:eastAsia="Calibri" w:hAnsi="Calibri" w:cs="Calibri"/>
      <w:sz w:val="22"/>
      <w:szCs w:val="22"/>
      <w:lang w:val="id-ID"/>
    </w:rPr>
  </w:style>
  <w:style w:type="character" w:customStyle="1" w:styleId="FootnoteTextChar1">
    <w:name w:val="Footnote Text Char1"/>
    <w:basedOn w:val="DefaultParagraphFont"/>
    <w:uiPriority w:val="99"/>
    <w:semiHidden/>
    <w:rsid w:val="00CF675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675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6753"/>
    <w:rPr>
      <w:rFonts w:ascii="Tahoma" w:eastAsia="Times New Roman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F675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F675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F675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F675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Title">
    <w:name w:val="Title"/>
    <w:basedOn w:val="Normal"/>
    <w:link w:val="TitleChar"/>
    <w:uiPriority w:val="99"/>
    <w:qFormat/>
    <w:rsid w:val="00CF6753"/>
    <w:pPr>
      <w:spacing w:after="200" w:line="360" w:lineRule="auto"/>
      <w:jc w:val="center"/>
    </w:pPr>
    <w:rPr>
      <w:rFonts w:ascii="Calibri" w:eastAsia="Calibri" w:hAnsi="Calibri"/>
      <w:b/>
      <w:bCs/>
      <w:sz w:val="22"/>
      <w:szCs w:val="22"/>
      <w:lang w:val="id-ID"/>
    </w:rPr>
  </w:style>
  <w:style w:type="character" w:customStyle="1" w:styleId="TitleChar">
    <w:name w:val="Title Char"/>
    <w:basedOn w:val="DefaultParagraphFont"/>
    <w:link w:val="Title"/>
    <w:uiPriority w:val="99"/>
    <w:rsid w:val="00CF6753"/>
    <w:rPr>
      <w:rFonts w:ascii="Calibri" w:eastAsia="Calibri" w:hAnsi="Calibri" w:cs="Times New Roman"/>
      <w:b/>
      <w:bCs/>
    </w:rPr>
  </w:style>
  <w:style w:type="paragraph" w:styleId="NormalWeb">
    <w:name w:val="Normal (Web)"/>
    <w:basedOn w:val="Normal"/>
    <w:uiPriority w:val="99"/>
    <w:rsid w:val="00A179B4"/>
    <w:pPr>
      <w:spacing w:before="100" w:beforeAutospacing="1" w:after="100" w:afterAutospacing="1"/>
    </w:pPr>
  </w:style>
  <w:style w:type="paragraph" w:customStyle="1" w:styleId="msonospacing0">
    <w:name w:val="msonospacing"/>
    <w:rsid w:val="00AD0471"/>
    <w:pPr>
      <w:spacing w:after="0" w:line="240" w:lineRule="auto"/>
      <w:jc w:val="center"/>
    </w:pPr>
    <w:rPr>
      <w:rFonts w:ascii="Calibri" w:eastAsia="Times New Roman" w:hAnsi="Calibri" w:cs="Calibri"/>
      <w:lang w:val="en-US"/>
    </w:rPr>
  </w:style>
  <w:style w:type="table" w:styleId="TableGrid">
    <w:name w:val="Table Grid"/>
    <w:basedOn w:val="TableNormal"/>
    <w:uiPriority w:val="59"/>
    <w:qFormat/>
    <w:rsid w:val="00D11D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A172E2"/>
    <w:rPr>
      <w:i/>
      <w:iCs/>
    </w:rPr>
  </w:style>
  <w:style w:type="character" w:customStyle="1" w:styleId="markedcontent">
    <w:name w:val="markedcontent"/>
    <w:basedOn w:val="DefaultParagraphFont"/>
    <w:rsid w:val="00794CE4"/>
  </w:style>
  <w:style w:type="character" w:customStyle="1" w:styleId="Heading2Char">
    <w:name w:val="Heading 2 Char"/>
    <w:basedOn w:val="DefaultParagraphFont"/>
    <w:link w:val="Heading2"/>
    <w:rsid w:val="002F2218"/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character" w:customStyle="1" w:styleId="fontstyle01">
    <w:name w:val="fontstyle01"/>
    <w:basedOn w:val="DefaultParagraphFont"/>
    <w:rsid w:val="00F069E6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F069E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912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703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4729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1077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221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21334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26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9538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9079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03211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1661120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020023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30717579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521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E4E113E-7E96-49E2-A6FD-AFFBE519B1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45</TotalTime>
  <Pages>3</Pages>
  <Words>553</Words>
  <Characters>315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cer</dc:creator>
  <cp:lastModifiedBy>LENOVO</cp:lastModifiedBy>
  <cp:revision>111</cp:revision>
  <cp:lastPrinted>2022-02-25T07:13:00Z</cp:lastPrinted>
  <dcterms:created xsi:type="dcterms:W3CDTF">2021-11-12T06:29:00Z</dcterms:created>
  <dcterms:modified xsi:type="dcterms:W3CDTF">2022-08-09T03:51:00Z</dcterms:modified>
</cp:coreProperties>
</file>